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04AB65" w14:textId="048CB4D5" w:rsidR="006A6C2E" w:rsidRPr="00B277C5" w:rsidRDefault="006A6C2E">
      <w:r>
        <w:t>Title.</w:t>
      </w:r>
    </w:p>
    <w:p w14:paraId="3D4D158E" w14:textId="630ED9FA" w:rsidR="00FC40C7" w:rsidRPr="00B277C5" w:rsidRDefault="00FC40C7">
      <w:r w:rsidRPr="00B277C5">
        <w:t xml:space="preserve">Palliative Care and </w:t>
      </w:r>
      <w:r w:rsidR="004B16E0" w:rsidRPr="00B277C5">
        <w:t>Assisted</w:t>
      </w:r>
      <w:r w:rsidRPr="00B277C5">
        <w:t xml:space="preserve"> Dying</w:t>
      </w:r>
      <w:r w:rsidR="00F613A4" w:rsidRPr="00B277C5">
        <w:t xml:space="preserve">: </w:t>
      </w:r>
      <w:r w:rsidR="00B608B3">
        <w:t>Uneasy bedfellows</w:t>
      </w:r>
      <w:r w:rsidR="00F613A4" w:rsidRPr="00B277C5">
        <w:t>.</w:t>
      </w:r>
    </w:p>
    <w:p w14:paraId="7CB23E83" w14:textId="77777777" w:rsidR="00F613A4" w:rsidRDefault="00F613A4"/>
    <w:p w14:paraId="2F7DFC7B" w14:textId="2F2A5129" w:rsidR="006A6C2E" w:rsidRDefault="006A6C2E">
      <w:r>
        <w:t>Authors.</w:t>
      </w:r>
    </w:p>
    <w:p w14:paraId="6DBEB257" w14:textId="2B4DD071" w:rsidR="006A6C2E" w:rsidRDefault="006A6C2E" w:rsidP="006A6C2E">
      <w:pPr>
        <w:pStyle w:val="ListParagraph"/>
        <w:numPr>
          <w:ilvl w:val="0"/>
          <w:numId w:val="2"/>
        </w:numPr>
      </w:pPr>
      <w:r>
        <w:t>James Downar</w:t>
      </w:r>
      <w:r w:rsidR="001C483B">
        <w:t>**</w:t>
      </w:r>
      <w:r>
        <w:t xml:space="preserve">, MDCM, </w:t>
      </w:r>
      <w:proofErr w:type="spellStart"/>
      <w:r>
        <w:t>MHSc</w:t>
      </w:r>
      <w:proofErr w:type="spellEnd"/>
    </w:p>
    <w:p w14:paraId="6F7850BB" w14:textId="2F77FD1F" w:rsidR="006A6C2E" w:rsidRDefault="006A6C2E" w:rsidP="006A6C2E">
      <w:pPr>
        <w:pStyle w:val="ListParagraph"/>
        <w:numPr>
          <w:ilvl w:val="1"/>
          <w:numId w:val="2"/>
        </w:numPr>
      </w:pPr>
      <w:r>
        <w:t>Division of Palliative Care, Department of Medicine, University of Ottawa, Ottawa, Canada.</w:t>
      </w:r>
    </w:p>
    <w:p w14:paraId="04B004C4" w14:textId="321631B0" w:rsidR="006A6C2E" w:rsidRDefault="006A6C2E" w:rsidP="001C483B">
      <w:pPr>
        <w:pStyle w:val="ListParagraph"/>
        <w:numPr>
          <w:ilvl w:val="0"/>
          <w:numId w:val="2"/>
        </w:numPr>
      </w:pPr>
      <w:r>
        <w:t>Nancy Preston</w:t>
      </w:r>
      <w:r w:rsidR="001C483B">
        <w:t xml:space="preserve">, PhD, BSc, RGN, </w:t>
      </w:r>
      <w:proofErr w:type="spellStart"/>
      <w:r w:rsidR="001C483B">
        <w:t>FAcSS</w:t>
      </w:r>
      <w:proofErr w:type="spellEnd"/>
      <w:r w:rsidR="001C483B">
        <w:t xml:space="preserve"> </w:t>
      </w:r>
      <w:r>
        <w:t xml:space="preserve"> </w:t>
      </w:r>
    </w:p>
    <w:p w14:paraId="0032D5D9" w14:textId="20583436" w:rsidR="006A6C2E" w:rsidRDefault="006A6C2E" w:rsidP="00897B89">
      <w:pPr>
        <w:ind w:left="1560" w:hanging="426"/>
      </w:pPr>
      <w:r>
        <w:t>**Corresponding author:</w:t>
      </w:r>
      <w:r w:rsidR="001C483B">
        <w:t xml:space="preserve"> </w:t>
      </w:r>
      <w:r w:rsidR="00C333B7">
        <w:t>60 Cambridge St. N. B-103, Ottawa, Canada K1R 7A5</w:t>
      </w:r>
      <w:r w:rsidR="001C483B" w:rsidRPr="001C483B">
        <w:t xml:space="preserve"> </w:t>
      </w:r>
      <w:hyperlink r:id="rId7" w:history="1">
        <w:r w:rsidR="00C333B7" w:rsidRPr="00C333B7">
          <w:rPr>
            <w:rStyle w:val="Hyperlink"/>
          </w:rPr>
          <w:t>jdownar@toh.ca</w:t>
        </w:r>
      </w:hyperlink>
      <w:r w:rsidR="001C483B">
        <w:t xml:space="preserve"> </w:t>
      </w:r>
    </w:p>
    <w:p w14:paraId="26D119AE" w14:textId="77777777" w:rsidR="006A6C2E" w:rsidRDefault="006A6C2E"/>
    <w:p w14:paraId="3A70BE8A" w14:textId="3E3E975C" w:rsidR="006A6C2E" w:rsidRDefault="006A6C2E">
      <w:r>
        <w:t xml:space="preserve">Word Count: </w:t>
      </w:r>
      <w:r w:rsidR="00293D7E">
        <w:t>1631</w:t>
      </w:r>
    </w:p>
    <w:p w14:paraId="64B8CA97" w14:textId="77777777" w:rsidR="006A6C2E" w:rsidRDefault="006A6C2E"/>
    <w:p w14:paraId="74F797F8" w14:textId="42442410" w:rsidR="006A6C2E" w:rsidRDefault="006A6C2E">
      <w:r>
        <w:t>Key Words: Euthanasia, Active, Voluntary; Assisted Suicide; Palliative Care; Editorial</w:t>
      </w:r>
    </w:p>
    <w:p w14:paraId="48AC8FD9" w14:textId="24458818" w:rsidR="006A6C2E" w:rsidRDefault="00293D7E">
      <w:r>
        <w:t xml:space="preserve">Disclosures: JD has received honoraria from Joule, Inc. for developing educational material relevant to assisted </w:t>
      </w:r>
      <w:proofErr w:type="gramStart"/>
      <w:r>
        <w:t>dying, and</w:t>
      </w:r>
      <w:proofErr w:type="gramEnd"/>
      <w:r>
        <w:t xml:space="preserve"> is a former </w:t>
      </w:r>
      <w:r w:rsidR="00290852">
        <w:t xml:space="preserve">unpaid </w:t>
      </w:r>
      <w:r>
        <w:t xml:space="preserve">member of </w:t>
      </w:r>
      <w:r w:rsidR="00290852">
        <w:t>Dying with Dignity Canada’s Physician Advisory Council.</w:t>
      </w:r>
      <w:r w:rsidR="001C483B">
        <w:t xml:space="preserve"> NP no disclosures. </w:t>
      </w:r>
      <w:r w:rsidR="00E1451A">
        <w:t xml:space="preserve"> </w:t>
      </w:r>
    </w:p>
    <w:p w14:paraId="5DCE0D7E" w14:textId="77777777" w:rsidR="006A6C2E" w:rsidRDefault="006A6C2E"/>
    <w:p w14:paraId="7B38180E" w14:textId="40905F5C" w:rsidR="006A6C2E" w:rsidRPr="00B277C5" w:rsidRDefault="006A6C2E">
      <w:r>
        <w:t>Text.</w:t>
      </w:r>
    </w:p>
    <w:p w14:paraId="51BFE822" w14:textId="41B9A2EE" w:rsidR="00F101D9" w:rsidRDefault="00C029EC" w:rsidP="00B608B3">
      <w:r>
        <w:t>Wherever assisted dying becomes legal,</w:t>
      </w:r>
      <w:r w:rsidR="00920714">
        <w:t xml:space="preserve"> the “Yes or No” debate</w:t>
      </w:r>
      <w:r w:rsidR="006A771A">
        <w:t xml:space="preserve"> must </w:t>
      </w:r>
      <w:r w:rsidR="00920714">
        <w:t xml:space="preserve">give way to a practical discussion about how assisted </w:t>
      </w:r>
      <w:r w:rsidR="004A08A8">
        <w:t>dying will</w:t>
      </w:r>
      <w:r w:rsidR="00920714">
        <w:t xml:space="preserve"> be provided to eligible people.</w:t>
      </w:r>
      <w:r>
        <w:t xml:space="preserve"> </w:t>
      </w:r>
      <w:r w:rsidR="00920714">
        <w:t xml:space="preserve">As part of that discussion, </w:t>
      </w:r>
      <w:r w:rsidR="00D153F1">
        <w:t>p</w:t>
      </w:r>
      <w:r w:rsidR="005A22B8" w:rsidRPr="00B277C5">
        <w:t xml:space="preserve">alliative </w:t>
      </w:r>
      <w:r w:rsidR="00D153F1">
        <w:t>c</w:t>
      </w:r>
      <w:r w:rsidR="005A22B8" w:rsidRPr="00B277C5">
        <w:t>are providers</w:t>
      </w:r>
      <w:r w:rsidR="00B608B3">
        <w:t xml:space="preserve"> </w:t>
      </w:r>
      <w:r w:rsidR="00B87C2C" w:rsidRPr="00B277C5">
        <w:t>need to contemplate how this will affect their practice</w:t>
      </w:r>
      <w:r w:rsidR="00B608B3">
        <w:t>,</w:t>
      </w:r>
      <w:r w:rsidR="00387618" w:rsidRPr="00B277C5">
        <w:t xml:space="preserve"> as they care for patients who may</w:t>
      </w:r>
      <w:r w:rsidR="00B61B70">
        <w:t xml:space="preserve"> </w:t>
      </w:r>
      <w:r w:rsidR="00387618" w:rsidRPr="00B277C5">
        <w:t>be seeking an assisted d</w:t>
      </w:r>
      <w:r w:rsidR="00CB3AAD" w:rsidRPr="00B277C5">
        <w:t>e</w:t>
      </w:r>
      <w:r w:rsidR="00387618" w:rsidRPr="00B277C5">
        <w:t>ath</w:t>
      </w:r>
      <w:r w:rsidR="00B608B3">
        <w:t xml:space="preserve">. They will also need to consider </w:t>
      </w:r>
      <w:r w:rsidR="00B87C2C" w:rsidRPr="00B277C5">
        <w:t xml:space="preserve">whether or how they will participate in the provision of </w:t>
      </w:r>
      <w:bookmarkStart w:id="0" w:name="_Hlk202427965"/>
      <w:r w:rsidR="00387618" w:rsidRPr="00B277C5">
        <w:t>assisted dying</w:t>
      </w:r>
      <w:bookmarkEnd w:id="0"/>
      <w:r w:rsidR="00B87C2C" w:rsidRPr="00B277C5">
        <w:t xml:space="preserve">. </w:t>
      </w:r>
      <w:r w:rsidR="00BC7290">
        <w:t>Assisted dying refer</w:t>
      </w:r>
      <w:r w:rsidR="006A6C2E">
        <w:t>s</w:t>
      </w:r>
      <w:r w:rsidR="00BC7290">
        <w:t xml:space="preserve"> to medications being prescribed to intentionally end </w:t>
      </w:r>
      <w:r w:rsidR="006A6C2E">
        <w:t>the</w:t>
      </w:r>
      <w:r w:rsidR="00BC7290">
        <w:t xml:space="preserve"> life</w:t>
      </w:r>
      <w:r w:rsidR="006A6C2E">
        <w:t xml:space="preserve"> of an eligible person who requests it</w:t>
      </w:r>
      <w:r w:rsidR="00BC7290">
        <w:t xml:space="preserve">. </w:t>
      </w:r>
      <w:r w:rsidR="006A6C2E">
        <w:t>If</w:t>
      </w:r>
      <w:r w:rsidR="00BC7290">
        <w:t xml:space="preserve"> a patient self-administers the </w:t>
      </w:r>
      <w:r w:rsidR="006A6C2E">
        <w:t xml:space="preserve">medications </w:t>
      </w:r>
      <w:r w:rsidR="00BC7290">
        <w:t xml:space="preserve">this is </w:t>
      </w:r>
      <w:r w:rsidR="006A6C2E">
        <w:t xml:space="preserve">sometimes </w:t>
      </w:r>
      <w:r w:rsidR="00BC7290">
        <w:t>known as assisted suicide</w:t>
      </w:r>
      <w:r w:rsidR="006A6C2E">
        <w:t>,</w:t>
      </w:r>
      <w:r w:rsidR="00BC7290">
        <w:t xml:space="preserve"> but if </w:t>
      </w:r>
      <w:r w:rsidR="006A6C2E">
        <w:t xml:space="preserve">a practitioner </w:t>
      </w:r>
      <w:r w:rsidR="001C483B">
        <w:t>administers</w:t>
      </w:r>
      <w:r w:rsidR="00BC7290">
        <w:t xml:space="preserve"> the drugs, then </w:t>
      </w:r>
      <w:r w:rsidR="006A6C2E">
        <w:t xml:space="preserve">it may be called </w:t>
      </w:r>
      <w:r w:rsidR="00BC7290">
        <w:t xml:space="preserve">euthanasia. </w:t>
      </w:r>
      <w:r w:rsidR="006A6C2E">
        <w:t>Both acts are sometimes referred to as</w:t>
      </w:r>
      <w:r w:rsidR="00BC7290">
        <w:t xml:space="preserve"> Medical Aid in Dying or Voluntary Aid in Dying.  </w:t>
      </w:r>
    </w:p>
    <w:p w14:paraId="26FD61D8" w14:textId="36372FCC" w:rsidR="008B002A" w:rsidRPr="00B277C5" w:rsidRDefault="00492A2B" w:rsidP="00B608B3">
      <w:r w:rsidRPr="00B277C5">
        <w:t>M</w:t>
      </w:r>
      <w:r w:rsidR="00084EED" w:rsidRPr="00B277C5">
        <w:t xml:space="preserve">any of the founders of </w:t>
      </w:r>
      <w:r w:rsidR="00387618" w:rsidRPr="00B277C5">
        <w:t xml:space="preserve">palliative care </w:t>
      </w:r>
      <w:r w:rsidR="00D64BCA" w:rsidRPr="00B277C5">
        <w:t>are</w:t>
      </w:r>
      <w:r w:rsidR="00C029EC">
        <w:t xml:space="preserve"> </w:t>
      </w:r>
      <w:r w:rsidR="00084EED" w:rsidRPr="00B277C5">
        <w:t xml:space="preserve">outspoken opponents of </w:t>
      </w:r>
      <w:r w:rsidR="00387618" w:rsidRPr="00B277C5">
        <w:t>assisted dying</w:t>
      </w:r>
      <w:r w:rsidRPr="00B277C5">
        <w:t xml:space="preserve">. </w:t>
      </w:r>
      <w:r w:rsidR="00B608B3" w:rsidRPr="00B277C5">
        <w:t>The International</w:t>
      </w:r>
      <w:r w:rsidR="00084EED" w:rsidRPr="00B277C5">
        <w:t xml:space="preserve"> Association of Hospice and Palliative Care </w:t>
      </w:r>
      <w:r w:rsidR="009D3414">
        <w:t xml:space="preserve">and the European Association of </w:t>
      </w:r>
      <w:r w:rsidR="009D3414">
        <w:lastRenderedPageBreak/>
        <w:t>Palliative Care are</w:t>
      </w:r>
      <w:r w:rsidR="00084EED" w:rsidRPr="00B277C5">
        <w:t xml:space="preserve"> officially opposed to the legalization and practice </w:t>
      </w:r>
      <w:r w:rsidR="00B608B3" w:rsidRPr="00B277C5">
        <w:t>of assisted</w:t>
      </w:r>
      <w:r w:rsidR="00387618" w:rsidRPr="00B277C5">
        <w:t xml:space="preserve"> dying</w:t>
      </w:r>
      <w:r w:rsidR="009D3414">
        <w:t>,</w:t>
      </w:r>
      <w:r w:rsidR="00F710E5" w:rsidRPr="00B277C5">
        <w:t xml:space="preserve"> as are many national </w:t>
      </w:r>
      <w:r w:rsidR="00387618" w:rsidRPr="00B277C5">
        <w:t>p</w:t>
      </w:r>
      <w:r w:rsidR="00F710E5" w:rsidRPr="00B277C5">
        <w:t xml:space="preserve">alliative </w:t>
      </w:r>
      <w:r w:rsidR="00387618" w:rsidRPr="00B277C5">
        <w:t>c</w:t>
      </w:r>
      <w:r w:rsidR="00F710E5" w:rsidRPr="00B277C5">
        <w:t>are organizations</w:t>
      </w:r>
      <w:r w:rsidR="00084EED" w:rsidRPr="00B277C5">
        <w:t xml:space="preserve">. </w:t>
      </w:r>
      <w:r w:rsidR="00B96123" w:rsidRPr="00B277C5">
        <w:t xml:space="preserve">And yet, in jurisdictions where </w:t>
      </w:r>
      <w:r w:rsidR="00387618" w:rsidRPr="00B277C5">
        <w:t>assisted dying</w:t>
      </w:r>
      <w:r w:rsidR="00387618" w:rsidRPr="00B277C5" w:rsidDel="00387618">
        <w:t xml:space="preserve"> </w:t>
      </w:r>
      <w:r w:rsidR="00B96123" w:rsidRPr="00B277C5">
        <w:t xml:space="preserve">is legal, </w:t>
      </w:r>
      <w:r w:rsidR="00D64BCA" w:rsidRPr="00B277C5">
        <w:t xml:space="preserve">some </w:t>
      </w:r>
      <w:r w:rsidR="00387618" w:rsidRPr="00B277C5">
        <w:t xml:space="preserve">palliative care </w:t>
      </w:r>
      <w:r w:rsidR="00B96123" w:rsidRPr="00B277C5">
        <w:t xml:space="preserve">providers have come to accept and provide </w:t>
      </w:r>
      <w:r w:rsidR="00387618" w:rsidRPr="00B277C5">
        <w:t xml:space="preserve">assisted </w:t>
      </w:r>
      <w:r w:rsidR="00B608B3" w:rsidRPr="00B277C5">
        <w:t>dying and</w:t>
      </w:r>
      <w:r w:rsidR="00F11656">
        <w:t xml:space="preserve"> even</w:t>
      </w:r>
      <w:r w:rsidR="00B96123" w:rsidRPr="00B277C5">
        <w:t xml:space="preserve"> take a leading role in developing policies around </w:t>
      </w:r>
      <w:r w:rsidR="00387618" w:rsidRPr="00B277C5">
        <w:t>assisted</w:t>
      </w:r>
      <w:r w:rsidR="00825C24">
        <w:t>.</w:t>
      </w:r>
      <w:r w:rsidR="00825C24">
        <w:fldChar w:fldCharType="begin">
          <w:fldData xml:space="preserve">PEVuZE5vdGU+PENpdGU+PEF1dGhvcj5Db2hlbjwvQXV0aG9yPjxZZWFyPjIwMjI8L1llYXI+PFJl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==
</w:fldData>
        </w:fldChar>
      </w:r>
      <w:r w:rsidR="00AD13DB">
        <w:instrText xml:space="preserve"> ADDIN EN.CITE </w:instrText>
      </w:r>
      <w:r w:rsidR="00AD13DB">
        <w:fldChar w:fldCharType="begin">
          <w:fldData xml:space="preserve">PEVuZE5vdGU+PENpdGU+PEF1dGhvcj5Db2hlbjwvQXV0aG9yPjxZZWFyPjIwMjI8L1llYXI+PFJl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==
</w:fldData>
        </w:fldChar>
      </w:r>
      <w:r w:rsidR="00AD13DB">
        <w:instrText xml:space="preserve"> ADDIN EN.CITE.DATA </w:instrText>
      </w:r>
      <w:r w:rsidR="00AD13DB">
        <w:fldChar w:fldCharType="end"/>
      </w:r>
      <w:r w:rsidR="00825C24">
        <w:fldChar w:fldCharType="separate"/>
      </w:r>
      <w:r w:rsidR="00AD13DB" w:rsidRPr="00AD13DB">
        <w:rPr>
          <w:noProof/>
          <w:vertAlign w:val="superscript"/>
        </w:rPr>
        <w:t>1,2</w:t>
      </w:r>
      <w:r w:rsidR="00825C24">
        <w:fldChar w:fldCharType="end"/>
      </w:r>
      <w:r w:rsidR="0027220D">
        <w:t xml:space="preserve"> </w:t>
      </w:r>
      <w:r w:rsidR="004A08A8">
        <w:t xml:space="preserve">Some </w:t>
      </w:r>
      <w:r w:rsidR="004A08A8" w:rsidRPr="00B277C5">
        <w:t>palliative</w:t>
      </w:r>
      <w:r w:rsidR="00F11656">
        <w:t xml:space="preserve"> </w:t>
      </w:r>
      <w:r w:rsidR="0027220D">
        <w:t>c</w:t>
      </w:r>
      <w:r w:rsidR="00F11656">
        <w:t xml:space="preserve">are organizations from these jurisdictions have taken a neutral position on assisted dying (e.g. the American Association of Hospice and Palliative Medicine, the Canadian Hospice Palliative Care Association, and Palliative Care Australia). </w:t>
      </w:r>
      <w:r w:rsidR="00C029EC">
        <w:t>And a</w:t>
      </w:r>
      <w:r w:rsidR="008B002A" w:rsidRPr="00B277C5">
        <w:t xml:space="preserve">lthough the IAHPC is </w:t>
      </w:r>
      <w:r w:rsidR="00C029EC">
        <w:t xml:space="preserve">officially </w:t>
      </w:r>
      <w:r w:rsidR="008B002A" w:rsidRPr="00B277C5">
        <w:t xml:space="preserve">opposed to the legalization of </w:t>
      </w:r>
      <w:r w:rsidR="00387618" w:rsidRPr="00B277C5">
        <w:t>assisted dying</w:t>
      </w:r>
      <w:r w:rsidR="00C029EC">
        <w:t>,</w:t>
      </w:r>
      <w:r w:rsidR="00387618" w:rsidRPr="00B277C5" w:rsidDel="00387618">
        <w:t xml:space="preserve"> </w:t>
      </w:r>
      <w:r w:rsidR="00D64BCA" w:rsidRPr="00B277C5">
        <w:t>the</w:t>
      </w:r>
      <w:r w:rsidR="00C029EC">
        <w:t>y</w:t>
      </w:r>
      <w:r w:rsidR="008B002A" w:rsidRPr="00B277C5">
        <w:t xml:space="preserve"> recent</w:t>
      </w:r>
      <w:r w:rsidR="00C029EC">
        <w:t>ly</w:t>
      </w:r>
      <w:r w:rsidR="008B002A" w:rsidRPr="00B277C5">
        <w:t xml:space="preserve"> </w:t>
      </w:r>
      <w:r w:rsidR="00C029EC">
        <w:t>surveyed their membership and</w:t>
      </w:r>
      <w:r w:rsidR="008B002A" w:rsidRPr="00B277C5">
        <w:t xml:space="preserve"> found that 49% favoured </w:t>
      </w:r>
      <w:r w:rsidR="00D64BCA" w:rsidRPr="00B277C5">
        <w:t>legalising</w:t>
      </w:r>
      <w:r w:rsidR="008B002A" w:rsidRPr="00B277C5">
        <w:t xml:space="preserve"> </w:t>
      </w:r>
      <w:r w:rsidR="00387618" w:rsidRPr="00B277C5">
        <w:t xml:space="preserve">assisted </w:t>
      </w:r>
      <w:r w:rsidR="00B608B3">
        <w:t>dying</w:t>
      </w:r>
      <w:r w:rsidR="00387618" w:rsidRPr="00B277C5" w:rsidDel="00387618">
        <w:t xml:space="preserve"> </w:t>
      </w:r>
      <w:r w:rsidR="008B002A" w:rsidRPr="00B277C5">
        <w:t>compared to 45% who were opposed.</w:t>
      </w:r>
      <w:r w:rsidR="00AD13DB">
        <w:fldChar w:fldCharType="begin"/>
      </w:r>
      <w:r w:rsidR="00AD13DB">
        <w:instrText xml:space="preserve"> ADDIN EN.CITE &lt;EndNote&gt;&lt;Cite&gt;&lt;Year&gt;2023&lt;/Year&gt;&lt;RecNum&gt;16187&lt;/RecNum&gt;&lt;DisplayText&gt;&lt;style face="superscript"&gt;3&lt;/style&gt;&lt;/DisplayText&gt;&lt;record&gt;&lt;rec-number&gt;16187&lt;/rec-number&gt;&lt;foreign-keys&gt;&lt;key app="EN" db-id="0a5std0t0ppdtvez5we5fs2bt2x9r09a5epa" timestamp="1682732498"&gt;16187&lt;/key&gt;&lt;/foreign-keys&gt;&lt;ref-type name="Report"&gt;27&lt;/ref-type&gt;&lt;contributors&gt;&lt;/contributors&gt;&lt;titles&gt;&lt;title&gt;Key findings of the 2022 IAHPC Assisted Dying Practices and Euthanasia Survey&lt;/title&gt;&lt;/titles&gt;&lt;dates&gt;&lt;year&gt;2023&lt;/year&gt;&lt;/dates&gt;&lt;publisher&gt;International Association for Hospice and Palliative Care&lt;/publisher&gt;&lt;urls&gt;&lt;related-urls&gt;&lt;url&gt;https://hospicecare.com/what-we-do/publications/special-issues/assisted-dying-practices/methodology-and-key-findings/&lt;/url&gt;&lt;/related-urls&gt;&lt;/urls&gt;&lt;access-date&gt;April 28, 2023&lt;/access-date&gt;&lt;/record&gt;&lt;/Cite&gt;&lt;/EndNote&gt;</w:instrText>
      </w:r>
      <w:r w:rsidR="00AD13DB">
        <w:fldChar w:fldCharType="separate"/>
      </w:r>
      <w:r w:rsidR="00AD13DB" w:rsidRPr="00AD13DB">
        <w:rPr>
          <w:noProof/>
          <w:vertAlign w:val="superscript"/>
        </w:rPr>
        <w:t>3</w:t>
      </w:r>
      <w:r w:rsidR="00AD13DB">
        <w:fldChar w:fldCharType="end"/>
      </w:r>
      <w:r w:rsidR="008B002A" w:rsidRPr="00B277C5">
        <w:t xml:space="preserve">  </w:t>
      </w:r>
    </w:p>
    <w:p w14:paraId="4B31CB8D" w14:textId="59B858DC" w:rsidR="00B608B3" w:rsidRDefault="008B002A" w:rsidP="00B608B3">
      <w:r w:rsidRPr="00B277C5">
        <w:t xml:space="preserve">People who oppose </w:t>
      </w:r>
      <w:r w:rsidR="00387618" w:rsidRPr="00B277C5">
        <w:t>assisted dying</w:t>
      </w:r>
      <w:r w:rsidR="00387618" w:rsidRPr="00B277C5" w:rsidDel="00387618">
        <w:t xml:space="preserve"> </w:t>
      </w:r>
      <w:r w:rsidRPr="00B277C5">
        <w:t xml:space="preserve">as a matter of principle (either religious or secular) may never be reconciled to the practice of </w:t>
      </w:r>
      <w:r w:rsidR="00387618" w:rsidRPr="00B277C5">
        <w:t>assisted dying</w:t>
      </w:r>
      <w:r w:rsidR="006521AC" w:rsidRPr="00B277C5">
        <w:t xml:space="preserve">. </w:t>
      </w:r>
      <w:r w:rsidR="00F710E5" w:rsidRPr="00B277C5">
        <w:t xml:space="preserve">But </w:t>
      </w:r>
      <w:r w:rsidR="00997A3A">
        <w:t xml:space="preserve">in jurisdictions where assisted dying has become legal, </w:t>
      </w:r>
      <w:r w:rsidR="00AD13DB">
        <w:t>many</w:t>
      </w:r>
      <w:r w:rsidR="00AD13DB" w:rsidRPr="00B277C5">
        <w:t xml:space="preserve"> </w:t>
      </w:r>
      <w:r w:rsidR="00816B12" w:rsidRPr="00B277C5">
        <w:t xml:space="preserve">palliative care </w:t>
      </w:r>
      <w:r w:rsidR="00F710E5" w:rsidRPr="00B277C5">
        <w:t xml:space="preserve">providers </w:t>
      </w:r>
      <w:r w:rsidR="00F11656">
        <w:t xml:space="preserve">are </w:t>
      </w:r>
      <w:r w:rsidR="00AD13DB">
        <w:t xml:space="preserve">comfortable discussing assisted dying, </w:t>
      </w:r>
      <w:r w:rsidR="001C483B">
        <w:t xml:space="preserve">some refer </w:t>
      </w:r>
      <w:r w:rsidR="00F11656">
        <w:t xml:space="preserve">patients to assisted dying </w:t>
      </w:r>
      <w:r w:rsidR="001C483B">
        <w:t>services and</w:t>
      </w:r>
      <w:r w:rsidR="00997A3A">
        <w:t xml:space="preserve"> </w:t>
      </w:r>
      <w:r w:rsidR="00AD13DB">
        <w:t>even</w:t>
      </w:r>
      <w:r w:rsidR="00954286" w:rsidRPr="00B277C5">
        <w:t xml:space="preserve"> </w:t>
      </w:r>
      <w:r w:rsidR="00DF1DE6">
        <w:t>perform</w:t>
      </w:r>
      <w:r w:rsidR="00DF1DE6" w:rsidRPr="00B277C5">
        <w:t xml:space="preserve"> </w:t>
      </w:r>
      <w:r w:rsidR="00387618" w:rsidRPr="00B277C5">
        <w:t>assisted dying</w:t>
      </w:r>
      <w:r w:rsidR="00387618" w:rsidRPr="00B277C5" w:rsidDel="00387618">
        <w:t xml:space="preserve"> </w:t>
      </w:r>
      <w:r w:rsidR="00DF1DE6">
        <w:t>procedures as part of</w:t>
      </w:r>
      <w:r w:rsidR="00954286" w:rsidRPr="00B277C5">
        <w:t xml:space="preserve"> their practice</w:t>
      </w:r>
      <w:r w:rsidR="002E0417" w:rsidRPr="00B277C5">
        <w:t>.</w:t>
      </w:r>
      <w:r w:rsidR="00C333B7">
        <w:fldChar w:fldCharType="begin">
          <w:fldData xml:space="preserve">PEVuZE5vdGU+PENpdGU+PEF1dGhvcj5XYWxlczwvQXV0aG9yPjxZZWFyPjIwMTg8L1llYXI+PFJl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</w:fldData>
        </w:fldChar>
      </w:r>
      <w:r w:rsidR="00C333B7">
        <w:instrText xml:space="preserve"> ADDIN EN.CITE </w:instrText>
      </w:r>
      <w:r w:rsidR="00C333B7">
        <w:fldChar w:fldCharType="begin">
          <w:fldData xml:space="preserve">PEVuZE5vdGU+PENpdGU+PEF1dGhvcj5XYWxlczwvQXV0aG9yPjxZZWFyPjIwMTg8L1llYXI+PFJl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</w:fldData>
        </w:fldChar>
      </w:r>
      <w:r w:rsidR="00C333B7">
        <w:instrText xml:space="preserve"> ADDIN EN.CITE.DATA </w:instrText>
      </w:r>
      <w:r w:rsidR="00C333B7">
        <w:fldChar w:fldCharType="end"/>
      </w:r>
      <w:r w:rsidR="00C333B7">
        <w:fldChar w:fldCharType="separate"/>
      </w:r>
      <w:r w:rsidR="00C333B7" w:rsidRPr="00C333B7">
        <w:rPr>
          <w:noProof/>
          <w:vertAlign w:val="superscript"/>
        </w:rPr>
        <w:t>1,2,4</w:t>
      </w:r>
      <w:r w:rsidR="00C333B7">
        <w:fldChar w:fldCharType="end"/>
      </w:r>
      <w:r w:rsidR="002E0417" w:rsidRPr="00B277C5">
        <w:t xml:space="preserve"> </w:t>
      </w:r>
      <w:r w:rsidR="00DB47F2">
        <w:t>There are lessons to be drawn from their experience.</w:t>
      </w:r>
    </w:p>
    <w:p w14:paraId="7571EE2B" w14:textId="77777777" w:rsidR="00B608B3" w:rsidRDefault="00B608B3" w:rsidP="00B608B3"/>
    <w:p w14:paraId="5F217490" w14:textId="70254C9C" w:rsidR="00F101D9" w:rsidRPr="00B608B3" w:rsidRDefault="00F101D9" w:rsidP="00B608B3">
      <w:r w:rsidRPr="00B608B3">
        <w:rPr>
          <w:i/>
          <w:iCs/>
        </w:rPr>
        <w:t xml:space="preserve">People </w:t>
      </w:r>
      <w:r w:rsidR="0027220D">
        <w:rPr>
          <w:i/>
          <w:iCs/>
        </w:rPr>
        <w:t xml:space="preserve">cared for by </w:t>
      </w:r>
      <w:r w:rsidR="004A08A8">
        <w:rPr>
          <w:i/>
          <w:iCs/>
        </w:rPr>
        <w:t>p</w:t>
      </w:r>
      <w:r w:rsidRPr="00B608B3">
        <w:rPr>
          <w:i/>
          <w:iCs/>
        </w:rPr>
        <w:t xml:space="preserve">alliative </w:t>
      </w:r>
      <w:r w:rsidR="004A08A8">
        <w:rPr>
          <w:i/>
          <w:iCs/>
        </w:rPr>
        <w:t>c</w:t>
      </w:r>
      <w:r w:rsidRPr="00B608B3">
        <w:rPr>
          <w:i/>
          <w:iCs/>
        </w:rPr>
        <w:t>are providers will request assisted d</w:t>
      </w:r>
      <w:r w:rsidR="004A08A8">
        <w:rPr>
          <w:i/>
          <w:iCs/>
        </w:rPr>
        <w:t>ying</w:t>
      </w:r>
      <w:r w:rsidRPr="00B608B3">
        <w:rPr>
          <w:i/>
          <w:iCs/>
        </w:rPr>
        <w:t>.</w:t>
      </w:r>
    </w:p>
    <w:p w14:paraId="01F706B0" w14:textId="3E526895" w:rsidR="00836EA1" w:rsidRPr="00B277C5" w:rsidRDefault="006D2661" w:rsidP="00B608B3">
      <w:r>
        <w:t xml:space="preserve">Palliative </w:t>
      </w:r>
      <w:r w:rsidR="00D153F1">
        <w:t>c</w:t>
      </w:r>
      <w:r>
        <w:t>are providers should expect to regularly receive requests for an assisted death</w:t>
      </w:r>
      <w:r w:rsidR="001D371B">
        <w:t>, where this is legal</w:t>
      </w:r>
      <w:r>
        <w:t>. Despite concerns that assisted death would be driven by a lack of access to high-quality palliative care</w:t>
      </w:r>
      <w:r w:rsidR="00FE50BD" w:rsidRPr="00B277C5">
        <w:t xml:space="preserve">, </w:t>
      </w:r>
      <w:r w:rsidR="0027220D">
        <w:t>most</w:t>
      </w:r>
      <w:r>
        <w:t xml:space="preserve"> requests (75-90%) </w:t>
      </w:r>
      <w:r w:rsidR="00D97738" w:rsidRPr="00B277C5">
        <w:t xml:space="preserve">come from people who are </w:t>
      </w:r>
      <w:r w:rsidR="0034548A">
        <w:t xml:space="preserve">being treated </w:t>
      </w:r>
      <w:r w:rsidR="00FE50BD" w:rsidRPr="00B277C5">
        <w:t>by palliative care</w:t>
      </w:r>
      <w:r w:rsidR="00D97738" w:rsidRPr="00B277C5">
        <w:t xml:space="preserve"> providers or</w:t>
      </w:r>
      <w:r w:rsidR="0034548A">
        <w:t xml:space="preserve"> who</w:t>
      </w:r>
      <w:r w:rsidR="00F254B5" w:rsidRPr="00B277C5">
        <w:t xml:space="preserve"> are</w:t>
      </w:r>
      <w:r w:rsidR="00D97738" w:rsidRPr="00B277C5">
        <w:t xml:space="preserve"> admitted to palliative care </w:t>
      </w:r>
      <w:r w:rsidR="00F254B5" w:rsidRPr="00B277C5">
        <w:t>facilities.</w:t>
      </w:r>
      <w:r w:rsidR="00AD13DB">
        <w:fldChar w:fldCharType="begin">
          <w:fldData xml:space="preserve">PEVuZE5vdGU+PENpdGU+PEF1dGhvcj5Eb3duYXI8L0F1dGhvcj48WWVhcj4yMDIzPC9ZZWFyPjxS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</w:fldData>
        </w:fldChar>
      </w:r>
      <w:r w:rsidR="00C333B7">
        <w:instrText xml:space="preserve"> ADDIN EN.CITE </w:instrText>
      </w:r>
      <w:r w:rsidR="00C333B7">
        <w:fldChar w:fldCharType="begin">
          <w:fldData xml:space="preserve">PEVuZE5vdGU+PENpdGU+PEF1dGhvcj5Eb3duYXI8L0F1dGhvcj48WWVhcj4yMDIzPC9ZZWFyPjxS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</w:fldData>
        </w:fldChar>
      </w:r>
      <w:r w:rsidR="00C333B7">
        <w:instrText xml:space="preserve"> ADDIN EN.CITE.DATA </w:instrText>
      </w:r>
      <w:r w:rsidR="00C333B7">
        <w:fldChar w:fldCharType="end"/>
      </w:r>
      <w:r w:rsidR="00AD13DB">
        <w:fldChar w:fldCharType="separate"/>
      </w:r>
      <w:r w:rsidR="00C333B7" w:rsidRPr="00C333B7">
        <w:rPr>
          <w:noProof/>
          <w:vertAlign w:val="superscript"/>
        </w:rPr>
        <w:t>5</w:t>
      </w:r>
      <w:r w:rsidR="00AD13DB">
        <w:fldChar w:fldCharType="end"/>
      </w:r>
      <w:r w:rsidR="00F254B5" w:rsidRPr="00B277C5">
        <w:rPr>
          <w:rStyle w:val="CommentReference"/>
        </w:rPr>
        <w:t xml:space="preserve"> </w:t>
      </w:r>
      <w:r w:rsidRPr="00B277C5">
        <w:t>Requests are most common in populations known to receive the best palliative care, such as those with cancer, white ethnicity, higher education and income.</w:t>
      </w:r>
      <w:r w:rsidR="000D18B6">
        <w:fldChar w:fldCharType="begin">
          <w:fldData xml:space="preserve">PEVuZE5vdGU+PENpdGU+PEF1dGhvcj5Eb3duYXI8L0F1dGhvcj48WWVhcj4yMDIzPC9ZZWFyPjxS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</w:fldData>
        </w:fldChar>
      </w:r>
      <w:r w:rsidR="00C333B7">
        <w:instrText xml:space="preserve"> ADDIN EN.CITE </w:instrText>
      </w:r>
      <w:r w:rsidR="00C333B7">
        <w:fldChar w:fldCharType="begin">
          <w:fldData xml:space="preserve">PEVuZE5vdGU+PENpdGU+PEF1dGhvcj5Eb3duYXI8L0F1dGhvcj48WWVhcj4yMDIzPC9ZZWFyPjxS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</w:fldData>
        </w:fldChar>
      </w:r>
      <w:r w:rsidR="00C333B7">
        <w:instrText xml:space="preserve"> ADDIN EN.CITE.DATA </w:instrText>
      </w:r>
      <w:r w:rsidR="00C333B7">
        <w:fldChar w:fldCharType="end"/>
      </w:r>
      <w:r w:rsidR="000D18B6">
        <w:fldChar w:fldCharType="separate"/>
      </w:r>
      <w:r w:rsidR="00C333B7" w:rsidRPr="00C333B7">
        <w:rPr>
          <w:noProof/>
          <w:vertAlign w:val="superscript"/>
        </w:rPr>
        <w:t>5,6</w:t>
      </w:r>
      <w:r w:rsidR="000D18B6">
        <w:fldChar w:fldCharType="end"/>
      </w:r>
      <w:r w:rsidRPr="00B277C5">
        <w:t xml:space="preserve"> </w:t>
      </w:r>
      <w:r w:rsidR="004C0A9B">
        <w:t>In contrast, people</w:t>
      </w:r>
      <w:r w:rsidRPr="00B277C5">
        <w:t xml:space="preserve"> with equally high palliative needs but little to no palliative care involvement, such as </w:t>
      </w:r>
      <w:r w:rsidR="004C0A9B">
        <w:t>those with</w:t>
      </w:r>
      <w:r w:rsidRPr="00B277C5">
        <w:t xml:space="preserve"> a non-cancer illness or from a </w:t>
      </w:r>
      <w:r w:rsidR="00AD13DB">
        <w:t>racialized</w:t>
      </w:r>
      <w:r w:rsidR="00AD13DB" w:rsidRPr="00B277C5">
        <w:t xml:space="preserve"> </w:t>
      </w:r>
      <w:r w:rsidRPr="00B277C5">
        <w:t xml:space="preserve">population, have a relatively low incidence of assisted dying. </w:t>
      </w:r>
      <w:r>
        <w:t>Notably</w:t>
      </w:r>
      <w:r w:rsidR="00FE50BD" w:rsidRPr="00B277C5">
        <w:t>,</w:t>
      </w:r>
      <w:r w:rsidR="00766BBF" w:rsidRPr="00B277C5">
        <w:t xml:space="preserve"> palliative care </w:t>
      </w:r>
      <w:r w:rsidR="00AD403E" w:rsidRPr="00B277C5">
        <w:t>involvement</w:t>
      </w:r>
      <w:r w:rsidR="002D0F17" w:rsidRPr="00B277C5">
        <w:t xml:space="preserve"> often </w:t>
      </w:r>
      <w:r w:rsidR="006521AC" w:rsidRPr="00B277C5">
        <w:t xml:space="preserve">precedes </w:t>
      </w:r>
      <w:r w:rsidR="00387618" w:rsidRPr="00B277C5">
        <w:t>assisted dying</w:t>
      </w:r>
      <w:r w:rsidR="00387618" w:rsidRPr="00B277C5" w:rsidDel="00387618">
        <w:t xml:space="preserve"> </w:t>
      </w:r>
      <w:r w:rsidR="006521AC" w:rsidRPr="00B277C5">
        <w:t>requests by months</w:t>
      </w:r>
      <w:r>
        <w:t>,</w:t>
      </w:r>
      <w:r w:rsidR="00B84B23">
        <w:fldChar w:fldCharType="begin"/>
      </w:r>
      <w:r w:rsidR="00C333B7">
        <w:instrText xml:space="preserve"> ADDIN EN.CITE &lt;EndNote&gt;&lt;Cite&gt;&lt;Year&gt;2024&lt;/Year&gt;&lt;RecNum&gt;16433&lt;/RecNum&gt;&lt;DisplayText&gt;&lt;style face="superscript"&gt;7&lt;/style&gt;&lt;/DisplayText&gt;&lt;record&gt;&lt;rec-number&gt;16433&lt;/rec-number&gt;&lt;foreign-keys&gt;&lt;key app="EN" db-id="0a5std0t0ppdtvez5we5fs2bt2x9r09a5epa" timestamp="1738437209"&gt;16433&lt;/key&gt;&lt;/foreign-keys&gt;&lt;ref-type name="Web Page"&gt;12&lt;/ref-type&gt;&lt;contributors&gt;&lt;/contributors&gt;&lt;titles&gt;&lt;title&gt;Fifth Annual Report on Medical Assistance in Dying in Canada, 2023&lt;/title&gt;&lt;/titles&gt;&lt;volume&gt;2025&lt;/volume&gt;&lt;number&gt;Feb 1&lt;/number&gt;&lt;dates&gt;&lt;year&gt;2024&lt;/year&gt;&lt;/dates&gt;&lt;publisher&gt;Health Canada&lt;/publisher&gt;&lt;urls&gt;&lt;related-urls&gt;&lt;url&gt;https://www.canada.ca/en/health-canada/services/publications/health-system-services/annual-report-medical-assistance-dying-2023.html#a2.1&lt;/url&gt;&lt;/related-urls&gt;&lt;/urls&gt;&lt;/record&gt;&lt;/Cite&gt;&lt;/EndNote&gt;</w:instrText>
      </w:r>
      <w:r w:rsidR="00B84B23">
        <w:fldChar w:fldCharType="separate"/>
      </w:r>
      <w:r w:rsidR="00C333B7" w:rsidRPr="00C333B7">
        <w:rPr>
          <w:noProof/>
          <w:vertAlign w:val="superscript"/>
        </w:rPr>
        <w:t>7</w:t>
      </w:r>
      <w:r w:rsidR="00B84B23">
        <w:fldChar w:fldCharType="end"/>
      </w:r>
      <w:r>
        <w:t xml:space="preserve"> meaning that the requests </w:t>
      </w:r>
      <w:r w:rsidR="004C0A9B">
        <w:t xml:space="preserve">for assisted dying </w:t>
      </w:r>
      <w:r w:rsidR="00905AF4">
        <w:t>will frequently</w:t>
      </w:r>
      <w:r>
        <w:t xml:space="preserve"> come in the context of a well-established therapeutic relationship</w:t>
      </w:r>
      <w:r w:rsidR="002D0F17" w:rsidRPr="00B277C5">
        <w:t xml:space="preserve">. </w:t>
      </w:r>
    </w:p>
    <w:p w14:paraId="7B532E55" w14:textId="377B001C" w:rsidR="00BC7290" w:rsidRDefault="00905AF4" w:rsidP="00931660">
      <w:r>
        <w:t>A request for assisted dying should always prompt an exploration of unmet palliative needs, regardless of whether assisted dying is legal. Palliative interventions may alleviate the suffering that prompts a request for assisted dying, but we must accept the limitations of our treatments in this regard. The effect of palliative care involvement is greatest for physical symptoms, but most requests for assisted d</w:t>
      </w:r>
      <w:r w:rsidR="0027220D">
        <w:t>ying</w:t>
      </w:r>
      <w:r>
        <w:t xml:space="preserve"> stem from psychological or existential distress, for which our effectiveness </w:t>
      </w:r>
      <w:r w:rsidR="00B608B3">
        <w:t>maybe</w:t>
      </w:r>
      <w:r>
        <w:t xml:space="preserve"> modest at best.</w:t>
      </w:r>
      <w:r w:rsidR="00B84B23">
        <w:fldChar w:fldCharType="begin">
          <w:fldData xml:space="preserve">PEVuZE5vdGU+PENpdGU+PEF1dGhvcj5Eb3duYXI8L0F1dGhvcj48WWVhcj4yMDIzPC9ZZWFyPjxS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</w:fldData>
        </w:fldChar>
      </w:r>
      <w:r w:rsidR="00C333B7">
        <w:instrText xml:space="preserve"> ADDIN EN.CITE </w:instrText>
      </w:r>
      <w:r w:rsidR="00C333B7">
        <w:fldChar w:fldCharType="begin">
          <w:fldData xml:space="preserve">PEVuZE5vdGU+PENpdGU+PEF1dGhvcj5Eb3duYXI8L0F1dGhvcj48WWVhcj4yMDIzPC9ZZWFyPjxS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</w:fldData>
        </w:fldChar>
      </w:r>
      <w:r w:rsidR="00C333B7">
        <w:instrText xml:space="preserve"> ADDIN EN.CITE.DATA </w:instrText>
      </w:r>
      <w:r w:rsidR="00C333B7">
        <w:fldChar w:fldCharType="end"/>
      </w:r>
      <w:r w:rsidR="00B84B23">
        <w:fldChar w:fldCharType="separate"/>
      </w:r>
      <w:r w:rsidR="00C333B7" w:rsidRPr="00C333B7">
        <w:rPr>
          <w:noProof/>
          <w:vertAlign w:val="superscript"/>
        </w:rPr>
        <w:t>5</w:t>
      </w:r>
      <w:r w:rsidR="00B84B23">
        <w:fldChar w:fldCharType="end"/>
      </w:r>
      <w:r>
        <w:t xml:space="preserve"> </w:t>
      </w:r>
      <w:r w:rsidR="00B95D90">
        <w:t xml:space="preserve">Palliative sedation, </w:t>
      </w:r>
      <w:r w:rsidR="00B95D90">
        <w:lastRenderedPageBreak/>
        <w:t xml:space="preserve">which is usually suggested for cases of refractory suffering, </w:t>
      </w:r>
      <w:r w:rsidR="006240F8">
        <w:t xml:space="preserve">may also have a limited role in requests for assisted dying given the nature of the distress (often existential), the prognosis of the patient (often more than </w:t>
      </w:r>
      <w:r w:rsidR="00D153F1">
        <w:t>two</w:t>
      </w:r>
      <w:r w:rsidR="006240F8">
        <w:t xml:space="preserve"> weeks), and patient preference. </w:t>
      </w:r>
      <w:r w:rsidR="00DE4349">
        <w:t>The recent</w:t>
      </w:r>
      <w:r w:rsidR="00DE4349" w:rsidRPr="00B277C5">
        <w:t xml:space="preserve"> IAHPC survey found that only 39% of members agreed with the statement: “Physician-assisted suicide is not necessary, as there are alternative options such as palliative sedation and voluntary stopping of eating and drinking.” – a figure that was even lower than the number opposed to </w:t>
      </w:r>
      <w:r w:rsidR="007908FA">
        <w:t>assisted death</w:t>
      </w:r>
      <w:r w:rsidR="00DE4349" w:rsidRPr="00B277C5">
        <w:t xml:space="preserve"> (45%).</w:t>
      </w:r>
      <w:r w:rsidR="00B84B23">
        <w:fldChar w:fldCharType="begin"/>
      </w:r>
      <w:r w:rsidR="00B84B23">
        <w:instrText xml:space="preserve"> ADDIN EN.CITE &lt;EndNote&gt;&lt;Cite&gt;&lt;Year&gt;2023&lt;/Year&gt;&lt;RecNum&gt;16187&lt;/RecNum&gt;&lt;DisplayText&gt;&lt;style face="superscript"&gt;3&lt;/style&gt;&lt;/DisplayText&gt;&lt;record&gt;&lt;rec-number&gt;16187&lt;/rec-number&gt;&lt;foreign-keys&gt;&lt;key app="EN" db-id="0a5std0t0ppdtvez5we5fs2bt2x9r09a5epa" timestamp="1682732498"&gt;16187&lt;/key&gt;&lt;/foreign-keys&gt;&lt;ref-type name="Report"&gt;27&lt;/ref-type&gt;&lt;contributors&gt;&lt;/contributors&gt;&lt;titles&gt;&lt;title&gt;Key findings of the 2022 IAHPC Assisted Dying Practices and Euthanasia Survey&lt;/title&gt;&lt;/titles&gt;&lt;dates&gt;&lt;year&gt;2023&lt;/year&gt;&lt;/dates&gt;&lt;publisher&gt;International Association for Hospice and Palliative Care&lt;/publisher&gt;&lt;urls&gt;&lt;related-urls&gt;&lt;url&gt;https://hospicecare.com/what-we-do/publications/special-issues/assisted-dying-practices/methodology-and-key-findings/&lt;/url&gt;&lt;/related-urls&gt;&lt;/urls&gt;&lt;access-date&gt;April 28, 2023&lt;/access-date&gt;&lt;/record&gt;&lt;/Cite&gt;&lt;/EndNote&gt;</w:instrText>
      </w:r>
      <w:r w:rsidR="00B84B23">
        <w:fldChar w:fldCharType="separate"/>
      </w:r>
      <w:r w:rsidR="00B84B23" w:rsidRPr="00B84B23">
        <w:rPr>
          <w:noProof/>
          <w:vertAlign w:val="superscript"/>
        </w:rPr>
        <w:t>3</w:t>
      </w:r>
      <w:r w:rsidR="00B84B23">
        <w:fldChar w:fldCharType="end"/>
      </w:r>
      <w:r w:rsidR="00DE4349" w:rsidRPr="00B277C5">
        <w:t xml:space="preserve"> </w:t>
      </w:r>
    </w:p>
    <w:p w14:paraId="726C7715" w14:textId="7660D447" w:rsidR="00153664" w:rsidRPr="00B608B3" w:rsidRDefault="00CC6F6E" w:rsidP="00B608B3">
      <w:pPr>
        <w:rPr>
          <w:i/>
          <w:iCs/>
        </w:rPr>
      </w:pPr>
      <w:r>
        <w:rPr>
          <w:i/>
          <w:iCs/>
        </w:rPr>
        <w:t>Do patients want us to s</w:t>
      </w:r>
      <w:r w:rsidR="00F101D9" w:rsidRPr="00B608B3">
        <w:rPr>
          <w:i/>
          <w:iCs/>
        </w:rPr>
        <w:t>eparat</w:t>
      </w:r>
      <w:r>
        <w:rPr>
          <w:i/>
          <w:iCs/>
        </w:rPr>
        <w:t>e</w:t>
      </w:r>
      <w:r w:rsidR="00F101D9" w:rsidRPr="00B608B3">
        <w:rPr>
          <w:i/>
          <w:iCs/>
        </w:rPr>
        <w:t xml:space="preserve"> assisted </w:t>
      </w:r>
      <w:r w:rsidR="00D153F1">
        <w:rPr>
          <w:i/>
          <w:iCs/>
        </w:rPr>
        <w:t>dying</w:t>
      </w:r>
      <w:r w:rsidR="00F101D9" w:rsidRPr="00B608B3">
        <w:rPr>
          <w:i/>
          <w:iCs/>
        </w:rPr>
        <w:t xml:space="preserve"> from </w:t>
      </w:r>
      <w:r w:rsidR="0027220D">
        <w:rPr>
          <w:i/>
          <w:iCs/>
        </w:rPr>
        <w:t>p</w:t>
      </w:r>
      <w:r w:rsidR="00F101D9" w:rsidRPr="00B608B3">
        <w:rPr>
          <w:i/>
          <w:iCs/>
        </w:rPr>
        <w:t xml:space="preserve">alliative </w:t>
      </w:r>
      <w:r w:rsidR="0027220D">
        <w:rPr>
          <w:i/>
          <w:iCs/>
        </w:rPr>
        <w:t>c</w:t>
      </w:r>
      <w:r w:rsidR="00F101D9" w:rsidRPr="00B608B3">
        <w:rPr>
          <w:i/>
          <w:iCs/>
        </w:rPr>
        <w:t>are</w:t>
      </w:r>
      <w:r>
        <w:rPr>
          <w:i/>
          <w:iCs/>
        </w:rPr>
        <w:t>?</w:t>
      </w:r>
    </w:p>
    <w:p w14:paraId="47A20A09" w14:textId="0CA2F4B3" w:rsidR="00F101D9" w:rsidRDefault="002B3D2E" w:rsidP="00E90422">
      <w:r>
        <w:t xml:space="preserve">There is a </w:t>
      </w:r>
      <w:r w:rsidR="00F101D9">
        <w:t xml:space="preserve">concern </w:t>
      </w:r>
      <w:r>
        <w:t xml:space="preserve">that palliative care </w:t>
      </w:r>
      <w:r w:rsidR="000E2703" w:rsidRPr="00B277C5">
        <w:t xml:space="preserve">is </w:t>
      </w:r>
      <w:r w:rsidR="00C93C28">
        <w:t>poorly unders</w:t>
      </w:r>
      <w:r w:rsidR="000E2703" w:rsidRPr="00B277C5">
        <w:t xml:space="preserve">tood and </w:t>
      </w:r>
      <w:r w:rsidR="00E754AD">
        <w:t xml:space="preserve">sometimes </w:t>
      </w:r>
      <w:r w:rsidR="000E2703" w:rsidRPr="00B277C5">
        <w:t xml:space="preserve">feared, and </w:t>
      </w:r>
      <w:r w:rsidR="002E0417" w:rsidRPr="00B277C5">
        <w:t>the availability</w:t>
      </w:r>
      <w:r w:rsidR="000E2703" w:rsidRPr="00B277C5">
        <w:t xml:space="preserve"> of </w:t>
      </w:r>
      <w:r w:rsidR="00387618" w:rsidRPr="00B277C5">
        <w:t>assisted dying</w:t>
      </w:r>
      <w:r w:rsidR="00387618" w:rsidRPr="00B277C5" w:rsidDel="00387618">
        <w:t xml:space="preserve"> </w:t>
      </w:r>
      <w:r w:rsidR="005F4234" w:rsidRPr="00B277C5">
        <w:t xml:space="preserve">alongside </w:t>
      </w:r>
      <w:r w:rsidR="00C93C28">
        <w:t>palliative care</w:t>
      </w:r>
      <w:r w:rsidR="00C93C28" w:rsidRPr="00B277C5">
        <w:t xml:space="preserve"> </w:t>
      </w:r>
      <w:r w:rsidR="000E2703" w:rsidRPr="00B277C5">
        <w:t xml:space="preserve">would exacerbate </w:t>
      </w:r>
      <w:r w:rsidR="00F47D0B">
        <w:t>this</w:t>
      </w:r>
      <w:r w:rsidR="00F47D0B" w:rsidRPr="00B277C5">
        <w:t xml:space="preserve"> </w:t>
      </w:r>
      <w:r w:rsidR="000E2703" w:rsidRPr="00B277C5">
        <w:t xml:space="preserve">misunderstanding and fear, leading to further barriers to the provision of </w:t>
      </w:r>
      <w:r w:rsidR="00387618" w:rsidRPr="00B277C5">
        <w:t>palliative care</w:t>
      </w:r>
      <w:r w:rsidR="000E2703" w:rsidRPr="00B277C5">
        <w:t>.</w:t>
      </w:r>
      <w:r w:rsidR="00F47D0B">
        <w:t xml:space="preserve"> </w:t>
      </w:r>
      <w:r w:rsidR="00387618" w:rsidRPr="00B277C5">
        <w:t xml:space="preserve">Palliative care </w:t>
      </w:r>
      <w:r w:rsidR="001165C4" w:rsidRPr="00B277C5">
        <w:t xml:space="preserve">providers are routinely asked to see patients who resist a palliative approach or comfort medications because they associate these with death. </w:t>
      </w:r>
      <w:r w:rsidR="0027220D">
        <w:t>A</w:t>
      </w:r>
      <w:r w:rsidR="001165C4" w:rsidRPr="00B277C5">
        <w:t xml:space="preserve">lthough a palliative approach can be offered alongside life-prolonging treatments, many people (including </w:t>
      </w:r>
      <w:r w:rsidR="00D153F1">
        <w:t xml:space="preserve">some </w:t>
      </w:r>
      <w:r w:rsidR="001165C4" w:rsidRPr="00B277C5">
        <w:t xml:space="preserve">clinicians) see the two as antagonistic or sequential; palliative care should only be provided once curative options have been exhausted. </w:t>
      </w:r>
      <w:r w:rsidR="00900E0C">
        <w:t xml:space="preserve">Hence, </w:t>
      </w:r>
      <w:r w:rsidR="00F101D9">
        <w:t xml:space="preserve">the argument goes, </w:t>
      </w:r>
      <w:r w:rsidR="0027220D" w:rsidRPr="00B277C5">
        <w:t>to</w:t>
      </w:r>
      <w:r w:rsidR="005F4234" w:rsidRPr="00B277C5">
        <w:t xml:space="preserve"> make </w:t>
      </w:r>
      <w:r w:rsidR="00387618" w:rsidRPr="00B277C5">
        <w:t xml:space="preserve">palliative care </w:t>
      </w:r>
      <w:r w:rsidR="005F4234" w:rsidRPr="00B277C5">
        <w:t xml:space="preserve">more acceptable, </w:t>
      </w:r>
      <w:r w:rsidR="001165C4" w:rsidRPr="00B277C5">
        <w:t xml:space="preserve">we need to keep </w:t>
      </w:r>
      <w:r w:rsidR="00387618" w:rsidRPr="00B277C5">
        <w:t>assisted dying</w:t>
      </w:r>
      <w:r w:rsidR="00387618" w:rsidRPr="00B277C5" w:rsidDel="00387618">
        <w:t xml:space="preserve"> </w:t>
      </w:r>
      <w:r w:rsidR="001165C4" w:rsidRPr="00B277C5">
        <w:t xml:space="preserve">illegal </w:t>
      </w:r>
      <w:r w:rsidR="005F4234" w:rsidRPr="00B277C5">
        <w:t xml:space="preserve">or at least hermetically separated from </w:t>
      </w:r>
      <w:r w:rsidR="00387618" w:rsidRPr="00B277C5">
        <w:t>palliative care</w:t>
      </w:r>
      <w:r w:rsidR="005F4234" w:rsidRPr="00B277C5">
        <w:t xml:space="preserve">. </w:t>
      </w:r>
    </w:p>
    <w:p w14:paraId="62F96840" w14:textId="1C3BEB20" w:rsidR="00E754AD" w:rsidRDefault="001165C4" w:rsidP="00B608B3">
      <w:r w:rsidRPr="00B277C5">
        <w:t>The problem with this argument is that it conflates different</w:t>
      </w:r>
      <w:r w:rsidR="001B2623" w:rsidRPr="00B277C5">
        <w:t xml:space="preserve"> concepts and fears</w:t>
      </w:r>
      <w:r w:rsidRPr="00B277C5">
        <w:t xml:space="preserve">. </w:t>
      </w:r>
      <w:r w:rsidR="000175B8" w:rsidRPr="00B277C5">
        <w:t>P</w:t>
      </w:r>
      <w:r w:rsidR="001B2623" w:rsidRPr="00B277C5">
        <w:t xml:space="preserve">eople with serious illness pursue curative treatments because they want to live or </w:t>
      </w:r>
      <w:r w:rsidR="0027220D" w:rsidRPr="00B277C5">
        <w:t>perhaps,</w:t>
      </w:r>
      <w:r w:rsidR="005F4234" w:rsidRPr="00B277C5">
        <w:t xml:space="preserve"> </w:t>
      </w:r>
      <w:r w:rsidR="001B2623" w:rsidRPr="00B277C5">
        <w:t xml:space="preserve">they fear </w:t>
      </w:r>
      <w:r w:rsidR="00997D87">
        <w:t>acknowledging they are dying</w:t>
      </w:r>
      <w:r w:rsidR="001B2623" w:rsidRPr="00B277C5">
        <w:t xml:space="preserve">. But </w:t>
      </w:r>
      <w:r w:rsidR="00E754AD">
        <w:t xml:space="preserve">polls routinely show that </w:t>
      </w:r>
      <w:r w:rsidR="001B2623" w:rsidRPr="00B277C5">
        <w:t xml:space="preserve">very few people are opposed to the existence of </w:t>
      </w:r>
      <w:r w:rsidR="00387618" w:rsidRPr="00B277C5">
        <w:t xml:space="preserve">palliative care </w:t>
      </w:r>
      <w:r w:rsidR="001B2623" w:rsidRPr="00B277C5">
        <w:t xml:space="preserve">or the </w:t>
      </w:r>
      <w:r w:rsidR="002E0417" w:rsidRPr="00B277C5">
        <w:t>availability</w:t>
      </w:r>
      <w:r w:rsidR="001B2623" w:rsidRPr="00B277C5">
        <w:t xml:space="preserve"> of </w:t>
      </w:r>
      <w:r w:rsidR="00387618" w:rsidRPr="00B277C5">
        <w:t>assisted dying</w:t>
      </w:r>
      <w:r w:rsidR="001B2623" w:rsidRPr="00B277C5">
        <w:t xml:space="preserve">. When they believe that a cure is possible, they </w:t>
      </w:r>
      <w:r w:rsidR="000175B8" w:rsidRPr="00B277C5">
        <w:t xml:space="preserve">don’t want to die; they </w:t>
      </w:r>
      <w:r w:rsidR="00A02526">
        <w:t xml:space="preserve">may </w:t>
      </w:r>
      <w:r w:rsidR="000175B8" w:rsidRPr="00B277C5">
        <w:t xml:space="preserve">reject </w:t>
      </w:r>
      <w:r w:rsidR="00387618" w:rsidRPr="00B277C5">
        <w:t>palliative care</w:t>
      </w:r>
      <w:r w:rsidR="000175B8" w:rsidRPr="00B277C5">
        <w:t xml:space="preserve"> because </w:t>
      </w:r>
      <w:r w:rsidR="001B2623" w:rsidRPr="00B277C5">
        <w:t>they fear</w:t>
      </w:r>
      <w:r w:rsidR="00E754AD">
        <w:t xml:space="preserve"> acknowledging their mortality or</w:t>
      </w:r>
      <w:r w:rsidR="001B2623" w:rsidRPr="00B277C5">
        <w:t xml:space="preserve"> </w:t>
      </w:r>
      <w:r w:rsidR="001B2623" w:rsidRPr="00B277C5">
        <w:rPr>
          <w:i/>
          <w:iCs/>
        </w:rPr>
        <w:t>unintentionally</w:t>
      </w:r>
      <w:r w:rsidR="001B2623" w:rsidRPr="00B277C5">
        <w:t xml:space="preserve"> shortening their lives.</w:t>
      </w:r>
      <w:r w:rsidR="00360704" w:rsidRPr="00B277C5">
        <w:t xml:space="preserve"> </w:t>
      </w:r>
      <w:r w:rsidR="00E754AD" w:rsidRPr="00B277C5">
        <w:t xml:space="preserve">But </w:t>
      </w:r>
      <w:r w:rsidR="00E754AD">
        <w:t>most</w:t>
      </w:r>
      <w:r w:rsidR="00E754AD" w:rsidRPr="00B277C5">
        <w:t xml:space="preserve"> still want assisted dying</w:t>
      </w:r>
      <w:r w:rsidR="00E754AD" w:rsidRPr="00B277C5" w:rsidDel="00387618">
        <w:t xml:space="preserve"> </w:t>
      </w:r>
      <w:r w:rsidR="00E754AD" w:rsidRPr="00B277C5">
        <w:t xml:space="preserve">as an option for themselves at some point in the </w:t>
      </w:r>
      <w:r w:rsidR="0027220D" w:rsidRPr="00B277C5">
        <w:t>future and</w:t>
      </w:r>
      <w:r w:rsidR="00E754AD" w:rsidRPr="00B277C5">
        <w:t xml:space="preserve"> </w:t>
      </w:r>
      <w:r w:rsidR="00D153F1">
        <w:t xml:space="preserve">may </w:t>
      </w:r>
      <w:r w:rsidR="00E754AD" w:rsidRPr="00B277C5">
        <w:t>have no opposition to the existence of assisted dying</w:t>
      </w:r>
      <w:r w:rsidR="00E754AD" w:rsidRPr="00B277C5" w:rsidDel="00387618">
        <w:t xml:space="preserve"> </w:t>
      </w:r>
      <w:r w:rsidR="00E754AD" w:rsidRPr="00B277C5">
        <w:t xml:space="preserve">as an option for others. </w:t>
      </w:r>
    </w:p>
    <w:p w14:paraId="29D6F2F9" w14:textId="799B7F40" w:rsidR="0004455F" w:rsidRPr="00B277C5" w:rsidRDefault="00E754AD" w:rsidP="00B608B3">
      <w:r>
        <w:t>At the same time,</w:t>
      </w:r>
      <w:r w:rsidR="00B43D28">
        <w:t xml:space="preserve"> we must acknowledge that efforts to separate palliative care and assisted </w:t>
      </w:r>
      <w:r w:rsidR="008C55E8">
        <w:t>dying</w:t>
      </w:r>
      <w:r w:rsidR="00B43D28">
        <w:t xml:space="preserve"> may backfire. A substantial proportion of people who consider or request assisted dying will ultimately not proceed with it. They derive comfort merely from the knowledge that the option is available to them, and they continue to benefit from the involvement of </w:t>
      </w:r>
      <w:r w:rsidR="00D153F1">
        <w:t>p</w:t>
      </w:r>
      <w:r w:rsidR="00B43D28">
        <w:t xml:space="preserve">alliative </w:t>
      </w:r>
      <w:r w:rsidR="00D153F1">
        <w:t>c</w:t>
      </w:r>
      <w:r w:rsidR="00B43D28">
        <w:t xml:space="preserve">are. But if they are forced to choose between palliative care and assisted </w:t>
      </w:r>
      <w:r w:rsidR="00D153F1">
        <w:t>dying</w:t>
      </w:r>
      <w:r w:rsidR="00B43D28">
        <w:t>, either due to policy or to overt opposition from their palliative care provider, we should not assume that they will choose palliative care. The separation of the two creates another</w:t>
      </w:r>
      <w:r w:rsidR="009D7358">
        <w:t xml:space="preserve"> potential</w:t>
      </w:r>
      <w:r w:rsidR="00B43D28">
        <w:t xml:space="preserve"> barrier to accessing palliative care for people that would embrace it. </w:t>
      </w:r>
      <w:r w:rsidR="00CC6F6E">
        <w:t>It also creates discomfort f</w:t>
      </w:r>
      <w:r w:rsidR="00F254F8">
        <w:t xml:space="preserve">or a patient and family who might perceive that their palliative care provider is </w:t>
      </w:r>
      <w:r w:rsidR="008C55E8">
        <w:t xml:space="preserve">not sympathetic to </w:t>
      </w:r>
      <w:r w:rsidR="00F254F8">
        <w:t>their values.</w:t>
      </w:r>
      <w:r w:rsidR="007952BF">
        <w:fldChar w:fldCharType="begin"/>
      </w:r>
      <w:r w:rsidR="00C333B7">
        <w:instrText xml:space="preserve"> ADDIN EN.CITE &lt;EndNote&gt;&lt;Cite&gt;&lt;Author&gt;Curtis&lt;/Author&gt;&lt;Year&gt;2024&lt;/Year&gt;&lt;RecNum&gt;16481&lt;/RecNum&gt;&lt;DisplayText&gt;&lt;style face="superscript"&gt;8&lt;/style&gt;&lt;/DisplayText&gt;&lt;record&gt;&lt;rec-number&gt;16481&lt;/rec-number&gt;&lt;foreign-keys&gt;&lt;key app="EN" db-id="0a5std0t0ppdtvez5we5fs2bt2x9r09a5epa" timestamp="1752762604"&gt;16481&lt;/key&gt;&lt;/foreign-keys&gt;&lt;ref-type name="Journal Article"&gt;17&lt;/ref-type&gt;&lt;contributors&gt;&lt;authors&gt;&lt;author&gt;Curtis, A.&lt;/author&gt;&lt;author&gt;Hamblin, A.&lt;/author&gt;&lt;author&gt;Rosa, W. E.&lt;/author&gt;&lt;/authors&gt;&lt;/contributors&gt;&lt;auth-address&gt;Western Washington University, Bellingham.&amp;#xD;Community Advisory Board, Cambia Center for Excellence in Palliative Care, University of Washington, Seattle.&amp;#xD;Department of Psychiatry and Behavioral Sciences, Memorial Sloan Kettering Cancer Center, New York, New York.&lt;/auth-address&gt;&lt;titles&gt;&lt;title&gt;The Strength It Takes to Suffer&lt;/title&gt;&lt;secondary-title&gt;JAMA Intern Med&lt;/secondary-title&gt;&lt;/titles&gt;&lt;periodical&gt;&lt;full-title&gt;JAMA internal medicine&lt;/full-title&gt;&lt;abbr-1&gt;JAMA Intern Med&lt;/abbr-1&gt;&lt;/periodical&gt;&lt;pages&gt;467-468&lt;/pages&gt;&lt;volume&gt;184&lt;/volume&gt;&lt;number&gt;5&lt;/number&gt;&lt;edition&gt;2024/03/04&lt;/edition&gt;&lt;dates&gt;&lt;year&gt;2024&lt;/year&gt;&lt;pub-dates&gt;&lt;date&gt;May 1&lt;/date&gt;&lt;/pub-dates&gt;&lt;/dates&gt;&lt;isbn&gt;2168-6114 (Electronic)&amp;#xD;2168-6106 (Linking)&lt;/isbn&gt;&lt;accession-num&gt;38436977&lt;/accession-num&gt;&lt;urls&gt;&lt;related-urls&gt;&lt;url&gt;https://www.ncbi.nlm.nih.gov/pubmed/38436977&lt;/url&gt;&lt;/related-urls&gt;&lt;/urls&gt;&lt;electronic-resource-num&gt;10.1001/jamainternmed.2024.0106&lt;/electronic-resource-num&gt;&lt;/record&gt;&lt;/Cite&gt;&lt;/EndNote&gt;</w:instrText>
      </w:r>
      <w:r w:rsidR="007952BF">
        <w:fldChar w:fldCharType="separate"/>
      </w:r>
      <w:r w:rsidR="00C333B7" w:rsidRPr="00C333B7">
        <w:rPr>
          <w:noProof/>
          <w:vertAlign w:val="superscript"/>
        </w:rPr>
        <w:t>8</w:t>
      </w:r>
      <w:r w:rsidR="007952BF">
        <w:fldChar w:fldCharType="end"/>
      </w:r>
      <w:r w:rsidR="00F254F8">
        <w:t xml:space="preserve"> </w:t>
      </w:r>
      <w:r w:rsidR="00F9675B">
        <w:t xml:space="preserve">And if we truly believe that </w:t>
      </w:r>
      <w:r w:rsidR="00FC4147">
        <w:t>some</w:t>
      </w:r>
      <w:r w:rsidR="00F9675B">
        <w:t xml:space="preserve"> </w:t>
      </w:r>
      <w:r w:rsidR="00F9675B">
        <w:lastRenderedPageBreak/>
        <w:t xml:space="preserve">requests for assisted dying </w:t>
      </w:r>
      <w:r w:rsidR="00FC4147">
        <w:t>c</w:t>
      </w:r>
      <w:r w:rsidR="00F9675B">
        <w:t>ould be averted by high-quality palliative care, then it is hard to understand why we would want high-quality palliative care kept at a distance.</w:t>
      </w:r>
    </w:p>
    <w:p w14:paraId="191E85FA" w14:textId="77777777" w:rsidR="00F02621" w:rsidRPr="00B608B3" w:rsidRDefault="00F02621" w:rsidP="00F02621">
      <w:pPr>
        <w:rPr>
          <w:i/>
          <w:iCs/>
        </w:rPr>
      </w:pPr>
      <w:r w:rsidRPr="00B608B3">
        <w:rPr>
          <w:i/>
          <w:iCs/>
        </w:rPr>
        <w:t>Impact upon health care providers</w:t>
      </w:r>
    </w:p>
    <w:p w14:paraId="0E5C3EDE" w14:textId="3EC09C8C" w:rsidR="009D3414" w:rsidRDefault="00F02621" w:rsidP="00931660">
      <w:r>
        <w:t>Ultimately</w:t>
      </w:r>
      <w:r w:rsidR="00105DC6">
        <w:t>,</w:t>
      </w:r>
      <w:r>
        <w:t xml:space="preserve"> patient choice is only one side of the coin</w:t>
      </w:r>
      <w:r w:rsidR="00D153F1">
        <w:t>. H</w:t>
      </w:r>
      <w:r>
        <w:t xml:space="preserve">ealth care </w:t>
      </w:r>
      <w:r w:rsidR="00F254F8">
        <w:t xml:space="preserve">providers </w:t>
      </w:r>
      <w:r>
        <w:t xml:space="preserve">in countries where assisted dying is legal </w:t>
      </w:r>
      <w:r w:rsidR="00105DC6">
        <w:t xml:space="preserve">need to decide </w:t>
      </w:r>
      <w:r>
        <w:t xml:space="preserve">how far along a patient journey towards an assisted </w:t>
      </w:r>
      <w:proofErr w:type="gramStart"/>
      <w:r w:rsidR="00D153F1">
        <w:t>death</w:t>
      </w:r>
      <w:proofErr w:type="gramEnd"/>
      <w:r>
        <w:t xml:space="preserve"> they are comfortable travelling</w:t>
      </w:r>
      <w:r w:rsidR="000C6CC5">
        <w:t>.</w:t>
      </w:r>
      <w:r w:rsidR="000C6CC5" w:rsidRPr="000C6CC5">
        <w:t xml:space="preserve"> </w:t>
      </w:r>
      <w:r w:rsidR="00F254F8">
        <w:t>There is a continuum of involvement: some may have none, others will discuss end of life options including assisted dying, others may perform eligibility assessments, whil</w:t>
      </w:r>
      <w:r w:rsidR="00960E24">
        <w:t>e</w:t>
      </w:r>
      <w:r w:rsidR="00F254F8">
        <w:t xml:space="preserve"> others will prescribe or administer medications for </w:t>
      </w:r>
      <w:r w:rsidR="00D153F1">
        <w:t xml:space="preserve">an </w:t>
      </w:r>
      <w:r w:rsidR="00F254F8">
        <w:t xml:space="preserve">assisted death. </w:t>
      </w:r>
      <w:r w:rsidR="009D3414">
        <w:t xml:space="preserve">In Canada, approximately </w:t>
      </w:r>
      <w:r w:rsidR="00822BB8">
        <w:t>20% of</w:t>
      </w:r>
      <w:r w:rsidR="009D3414">
        <w:t xml:space="preserve"> assisted deaths are performed by palliative care providers</w:t>
      </w:r>
      <w:r w:rsidR="00E04D0D">
        <w:t>.</w:t>
      </w:r>
      <w:r w:rsidR="007952BF">
        <w:fldChar w:fldCharType="begin"/>
      </w:r>
      <w:r w:rsidR="00C333B7">
        <w:instrText xml:space="preserve"> ADDIN EN.CITE &lt;EndNote&gt;&lt;Cite&gt;&lt;Year&gt;2024&lt;/Year&gt;&lt;RecNum&gt;16433&lt;/RecNum&gt;&lt;DisplayText&gt;&lt;style face="superscript"&gt;7&lt;/style&gt;&lt;/DisplayText&gt;&lt;record&gt;&lt;rec-number&gt;16433&lt;/rec-number&gt;&lt;foreign-keys&gt;&lt;key app="EN" db-id="0a5std0t0ppdtvez5we5fs2bt2x9r09a5epa" timestamp="1738437209"&gt;16433&lt;/key&gt;&lt;/foreign-keys&gt;&lt;ref-type name="Web Page"&gt;12&lt;/ref-type&gt;&lt;contributors&gt;&lt;/contributors&gt;&lt;titles&gt;&lt;title&gt;Fifth Annual Report on Medical Assistance in Dying in Canada, 2023&lt;/title&gt;&lt;/titles&gt;&lt;volume&gt;2025&lt;/volume&gt;&lt;number&gt;Feb 1&lt;/number&gt;&lt;dates&gt;&lt;year&gt;2024&lt;/year&gt;&lt;/dates&gt;&lt;publisher&gt;Health Canada&lt;/publisher&gt;&lt;urls&gt;&lt;related-urls&gt;&lt;url&gt;https://www.canada.ca/en/health-canada/services/publications/health-system-services/annual-report-medical-assistance-dying-2023.html#a2.1&lt;/url&gt;&lt;/related-urls&gt;&lt;/urls&gt;&lt;/record&gt;&lt;/Cite&gt;&lt;/EndNote&gt;</w:instrText>
      </w:r>
      <w:r w:rsidR="007952BF">
        <w:fldChar w:fldCharType="separate"/>
      </w:r>
      <w:r w:rsidR="00C333B7" w:rsidRPr="00C333B7">
        <w:rPr>
          <w:noProof/>
          <w:vertAlign w:val="superscript"/>
        </w:rPr>
        <w:t>7</w:t>
      </w:r>
      <w:r w:rsidR="007952BF">
        <w:fldChar w:fldCharType="end"/>
      </w:r>
      <w:r w:rsidR="009D3414">
        <w:t xml:space="preserve"> </w:t>
      </w:r>
      <w:r w:rsidR="00E04D0D">
        <w:t>I</w:t>
      </w:r>
      <w:r w:rsidR="009D3414">
        <w:t>n Be</w:t>
      </w:r>
      <w:r w:rsidR="00822BB8">
        <w:t xml:space="preserve">lgium, </w:t>
      </w:r>
      <w:r w:rsidR="00E04D0D">
        <w:t>palliative care providers perform</w:t>
      </w:r>
      <w:r w:rsidR="00822BB8">
        <w:t xml:space="preserve"> 40%</w:t>
      </w:r>
      <w:r w:rsidR="00E04D0D">
        <w:t xml:space="preserve"> of assisted </w:t>
      </w:r>
      <w:r w:rsidR="0027220D">
        <w:t>deaths and</w:t>
      </w:r>
      <w:r w:rsidR="00E04D0D">
        <w:t xml:space="preserve"> are eligibility assessors in nearly 60% of cases.</w:t>
      </w:r>
      <w:r w:rsidR="007952BF">
        <w:fldChar w:fldCharType="begin"/>
      </w:r>
      <w:r w:rsidR="007952BF">
        <w:instrText xml:space="preserve"> ADDIN EN.CITE &lt;EndNote&gt;&lt;Cite&gt;&lt;Author&gt;Cohen&lt;/Author&gt;&lt;Year&gt;2022&lt;/Year&gt;&lt;RecNum&gt;15954&lt;/RecNum&gt;&lt;DisplayText&gt;&lt;style face="superscript"&gt;1&lt;/style&gt;&lt;/DisplayText&gt;&lt;record&gt;&lt;rec-number&gt;15954&lt;/rec-number&gt;&lt;foreign-keys&gt;&lt;key app="EN" db-id="0a5std0t0ppdtvez5we5fs2bt2x9r09a5epa" timestamp="1651684013"&gt;15954&lt;/key&gt;&lt;/foreign-keys&gt;&lt;ref-type name="Journal Article"&gt;17&lt;/ref-type&gt;&lt;contributors&gt;&lt;authors&gt;&lt;author&gt;Cohen, J.&lt;/author&gt;&lt;author&gt;Chambaere, K.&lt;/author&gt;&lt;/authors&gt;&lt;/contributors&gt;&lt;auth-address&gt;End-of-Life Care Research Group, Vrije Universiteit Brussel (VUB) &amp;amp; Ghent University, Brussels/Ghent, Belgium jcohen@vub.be.&amp;#xD;End-of-Life Care Research Group, Vrije Universiteit Brussel (VUB) &amp;amp; Ghent University, Brussels/Ghent, Belgium.&amp;#xD;Department of Public Health and Primary Care, Ghent University, Gent, Belgium.&lt;/auth-address&gt;&lt;titles&gt;&lt;title&gt;Increased legalisation of medical assistance in dying: relationship to palliative care&lt;/title&gt;&lt;secondary-title&gt;BMJ Support Palliat Care&lt;/secondary-title&gt;&lt;/titles&gt;&lt;periodical&gt;&lt;full-title&gt;BMJ Support Palliat Care&lt;/full-title&gt;&lt;/periodical&gt;&lt;edition&gt;2022/04/17&lt;/edition&gt;&lt;keywords&gt;&lt;keyword&gt;End of life care&lt;/keyword&gt;&lt;keyword&gt;Hospice care&lt;/keyword&gt;&lt;keyword&gt;Terminal care&lt;/keyword&gt;&lt;/keywords&gt;&lt;dates&gt;&lt;year&gt;2022&lt;/year&gt;&lt;pub-dates&gt;&lt;date&gt;Apr 15&lt;/date&gt;&lt;/pub-dates&gt;&lt;/dates&gt;&lt;isbn&gt;2045-4368 (Electronic)&amp;#xD;2045-435X (Linking)&lt;/isbn&gt;&lt;accession-num&gt;35428654&lt;/accession-num&gt;&lt;urls&gt;&lt;related-urls&gt;&lt;url&gt;https://www.ncbi.nlm.nih.gov/pubmed/35428654&lt;/url&gt;&lt;/related-urls&gt;&lt;/urls&gt;&lt;electronic-resource-num&gt;10.1136/bmjspcare-2022-003573&lt;/electronic-resource-num&gt;&lt;/record&gt;&lt;/Cite&gt;&lt;/EndNote&gt;</w:instrText>
      </w:r>
      <w:r w:rsidR="007952BF">
        <w:fldChar w:fldCharType="separate"/>
      </w:r>
      <w:r w:rsidR="007952BF" w:rsidRPr="007952BF">
        <w:rPr>
          <w:noProof/>
          <w:vertAlign w:val="superscript"/>
        </w:rPr>
        <w:t>1</w:t>
      </w:r>
      <w:r w:rsidR="007952BF">
        <w:fldChar w:fldCharType="end"/>
      </w:r>
      <w:r w:rsidR="00E04D0D">
        <w:t xml:space="preserve"> </w:t>
      </w:r>
    </w:p>
    <w:p w14:paraId="46466817" w14:textId="7BD7C6F3" w:rsidR="00083067" w:rsidRDefault="00E04D0D" w:rsidP="00B608B3">
      <w:r>
        <w:t xml:space="preserve">Palliative care providers have reported a range of responses to the legalization of assisted </w:t>
      </w:r>
      <w:r w:rsidR="00D153F1">
        <w:t>dying</w:t>
      </w:r>
      <w:r>
        <w:t xml:space="preserve">. </w:t>
      </w:r>
      <w:r w:rsidR="00DE6833">
        <w:t>Some report a need for better education, and challenges with communication and symptom control in patients who want to prioriti</w:t>
      </w:r>
      <w:r w:rsidR="00D153F1">
        <w:t>s</w:t>
      </w:r>
      <w:r w:rsidR="00DE6833">
        <w:t>e decisional capacity.</w:t>
      </w:r>
      <w:r w:rsidR="007952BF">
        <w:fldChar w:fldCharType="begin">
          <w:fldData xml:space="preserve">PEVuZE5vdGU+PENpdGU+PEF1dGhvcj5NYXRoZXdzPC9BdXRob3I+PFllYXI+MjAyMTwvWWVhcj48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</w:fldData>
        </w:fldChar>
      </w:r>
      <w:r w:rsidR="00C333B7">
        <w:instrText xml:space="preserve"> ADDIN EN.CITE </w:instrText>
      </w:r>
      <w:r w:rsidR="00C333B7">
        <w:fldChar w:fldCharType="begin">
          <w:fldData xml:space="preserve">PEVuZE5vdGU+PENpdGU+PEF1dGhvcj5NYXRoZXdzPC9BdXRob3I+PFllYXI+MjAyMTwvWWVhcj48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</w:fldData>
        </w:fldChar>
      </w:r>
      <w:r w:rsidR="00C333B7">
        <w:instrText xml:space="preserve"> ADDIN EN.CITE.DATA </w:instrText>
      </w:r>
      <w:r w:rsidR="00C333B7">
        <w:fldChar w:fldCharType="end"/>
      </w:r>
      <w:r w:rsidR="007952BF">
        <w:fldChar w:fldCharType="separate"/>
      </w:r>
      <w:r w:rsidR="00C333B7" w:rsidRPr="00C333B7">
        <w:rPr>
          <w:noProof/>
          <w:vertAlign w:val="superscript"/>
        </w:rPr>
        <w:t>9</w:t>
      </w:r>
      <w:r w:rsidR="007952BF">
        <w:fldChar w:fldCharType="end"/>
      </w:r>
      <w:r w:rsidR="00DE6833">
        <w:t xml:space="preserve">  Others describe a transition over time, with increasing involvement driven by a desire to accompany patients to the end of their journey. </w:t>
      </w:r>
      <w:r w:rsidR="00D153F1">
        <w:t>Some</w:t>
      </w:r>
      <w:r w:rsidR="00DE6833">
        <w:t xml:space="preserve"> palliative care institutional policies restricting or excluding assisted dying </w:t>
      </w:r>
      <w:r w:rsidR="007908FA">
        <w:t xml:space="preserve">have </w:t>
      </w:r>
      <w:r w:rsidR="00DE6833">
        <w:t>relax</w:t>
      </w:r>
      <w:r w:rsidR="00E5253F">
        <w:t>ed</w:t>
      </w:r>
      <w:r w:rsidR="00DE6833">
        <w:t xml:space="preserve"> over time, driven in part by </w:t>
      </w:r>
      <w:r w:rsidR="00442298">
        <w:t xml:space="preserve">distress and </w:t>
      </w:r>
      <w:r w:rsidR="00DE6833">
        <w:t>advocacy from healthcare providers and family members within the institutions themselves.</w:t>
      </w:r>
      <w:r w:rsidR="007952BF">
        <w:fldChar w:fldCharType="begin">
          <w:fldData xml:space="preserve">PEVuZE5vdGU+PENpdGU+PEF1dGhvcj5DbG9zZTwvQXV0aG9yPjxZZWFyPjIwMjM8L1llYXI+PFJl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</w:fldData>
        </w:fldChar>
      </w:r>
      <w:r w:rsidR="00C333B7">
        <w:instrText xml:space="preserve"> ADDIN EN.CITE </w:instrText>
      </w:r>
      <w:r w:rsidR="00C333B7">
        <w:fldChar w:fldCharType="begin">
          <w:fldData xml:space="preserve">PEVuZE5vdGU+PENpdGU+PEF1dGhvcj5DbG9zZTwvQXV0aG9yPjxZZWFyPjIwMjM8L1llYXI+PFJl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</w:fldData>
        </w:fldChar>
      </w:r>
      <w:r w:rsidR="00C333B7">
        <w:instrText xml:space="preserve"> ADDIN EN.CITE.DATA </w:instrText>
      </w:r>
      <w:r w:rsidR="00C333B7">
        <w:fldChar w:fldCharType="end"/>
      </w:r>
      <w:r w:rsidR="007952BF">
        <w:fldChar w:fldCharType="separate"/>
      </w:r>
      <w:r w:rsidR="00C333B7" w:rsidRPr="00C333B7">
        <w:rPr>
          <w:noProof/>
          <w:vertAlign w:val="superscript"/>
        </w:rPr>
        <w:t>10</w:t>
      </w:r>
      <w:r w:rsidR="007952BF">
        <w:fldChar w:fldCharType="end"/>
      </w:r>
      <w:r w:rsidR="00DE6833">
        <w:t xml:space="preserve"> </w:t>
      </w:r>
    </w:p>
    <w:p w14:paraId="3544EBBC" w14:textId="127740D8" w:rsidR="00931660" w:rsidRPr="00B277C5" w:rsidRDefault="00362B96" w:rsidP="009D31C2">
      <w:pPr>
        <w:tabs>
          <w:tab w:val="left" w:pos="5245"/>
        </w:tabs>
      </w:pPr>
      <w:r>
        <w:t>I</w:t>
      </w:r>
      <w:r w:rsidR="001C6A58">
        <w:t>nvolvement</w:t>
      </w:r>
      <w:r>
        <w:t xml:space="preserve"> in assisted dying</w:t>
      </w:r>
      <w:r w:rsidR="001C6A58">
        <w:t xml:space="preserve"> can take a</w:t>
      </w:r>
      <w:r w:rsidR="00E5253F">
        <w:t>n emotional</w:t>
      </w:r>
      <w:r w:rsidR="001C6A58">
        <w:t xml:space="preserve"> toll on health care workers.</w:t>
      </w:r>
      <w:r w:rsidR="00E5253F">
        <w:t xml:space="preserve"> </w:t>
      </w:r>
      <w:r w:rsidR="002279F0">
        <w:t>T</w:t>
      </w:r>
      <w:r w:rsidR="001C6A58">
        <w:t xml:space="preserve">he </w:t>
      </w:r>
      <w:r w:rsidR="00E25953">
        <w:t>impact</w:t>
      </w:r>
      <w:r w:rsidR="001C6A58">
        <w:t xml:space="preserve"> might be greater</w:t>
      </w:r>
      <w:r w:rsidR="002279F0">
        <w:t xml:space="preserve"> for providers with an established therapeutic relationship</w:t>
      </w:r>
      <w:r w:rsidR="001C6A58">
        <w:t xml:space="preserve"> than </w:t>
      </w:r>
      <w:r w:rsidR="000C2BA0">
        <w:t xml:space="preserve">for an </w:t>
      </w:r>
      <w:r w:rsidR="00E25953">
        <w:t>external provider.</w:t>
      </w:r>
      <w:r w:rsidR="00E5253F">
        <w:t xml:space="preserve"> While providers often describe </w:t>
      </w:r>
      <w:r w:rsidR="00DB47F2">
        <w:t xml:space="preserve">feeling satisfaction from respecting patient wishes, some also describe emotional labour and the need to restrict the number of cases they perform to allow for recovery. </w:t>
      </w:r>
      <w:r w:rsidR="008C55E8">
        <w:t>Ultimately each clinician will need to decide for themselves their level of involvement.</w:t>
      </w:r>
    </w:p>
    <w:p w14:paraId="5E192871" w14:textId="02D01E37" w:rsidR="0004455F" w:rsidRDefault="00167D47" w:rsidP="00931660">
      <w:r>
        <w:t>Conclusion</w:t>
      </w:r>
      <w:r w:rsidR="00B26F97">
        <w:t xml:space="preserve"> and Thoughts for the Future.</w:t>
      </w:r>
    </w:p>
    <w:p w14:paraId="3FD5463C" w14:textId="2E082731" w:rsidR="009D7358" w:rsidRDefault="009D7358" w:rsidP="00931660">
      <w:r>
        <w:t xml:space="preserve">Palliative care practitioners working in jurisdictions that are considering </w:t>
      </w:r>
      <w:r w:rsidR="00CD7268">
        <w:t>legislation,</w:t>
      </w:r>
      <w:r>
        <w:t xml:space="preserve"> can learn from the experience</w:t>
      </w:r>
      <w:r w:rsidR="00B26F97">
        <w:t xml:space="preserve"> of jurisdictions where assisted dying is legal when deciding what role</w:t>
      </w:r>
      <w:r w:rsidR="001C483B">
        <w:t>,</w:t>
      </w:r>
      <w:r w:rsidR="00B26F97">
        <w:t xml:space="preserve"> they will play in policy development and provision of assisted dying. Regardless of our personal views on assisted </w:t>
      </w:r>
      <w:r w:rsidR="00FF1D80">
        <w:t>dying</w:t>
      </w:r>
      <w:r w:rsidR="00B26F97">
        <w:t xml:space="preserve">, </w:t>
      </w:r>
      <w:r w:rsidR="004A08A8">
        <w:t>most</w:t>
      </w:r>
      <w:r w:rsidR="00B26F97">
        <w:t xml:space="preserve"> requests for assisted </w:t>
      </w:r>
      <w:r w:rsidR="00CD7268">
        <w:t>dying</w:t>
      </w:r>
      <w:r w:rsidR="00B26F97">
        <w:t xml:space="preserve"> will come from patients being treated by palliative care providers. We need to be prepared to respond in a way that </w:t>
      </w:r>
      <w:r w:rsidR="00732204">
        <w:t xml:space="preserve">ensures </w:t>
      </w:r>
      <w:r w:rsidR="00B26F97">
        <w:t xml:space="preserve">respect for patient values; </w:t>
      </w:r>
      <w:r w:rsidR="00732204">
        <w:t xml:space="preserve">encourages </w:t>
      </w:r>
      <w:r w:rsidR="00B26F97" w:rsidRPr="00B277C5">
        <w:t xml:space="preserve">open and honest communication about treatment options and likely outcomes; </w:t>
      </w:r>
      <w:r w:rsidR="00732204">
        <w:t xml:space="preserve">and provides </w:t>
      </w:r>
      <w:r w:rsidR="00B26F97" w:rsidRPr="00B277C5">
        <w:t>the highest quality of care throughout the course of illness.</w:t>
      </w:r>
      <w:r w:rsidR="00B26F97">
        <w:t xml:space="preserve"> Depending on the volume of requests, and the experience and attitudes of team members, palliative care teams may choose to manage requests internally,</w:t>
      </w:r>
      <w:r w:rsidR="007952BF">
        <w:fldChar w:fldCharType="begin">
          <w:fldData xml:space="preserve">PEVuZE5vdGU+PENpdGU+PEF1dGhvcj5XYWxlczwvQXV0aG9yPjxZZWFyPjIwMTg8L1llYXI+PFJl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</w:fldData>
        </w:fldChar>
      </w:r>
      <w:r w:rsidR="00C333B7">
        <w:instrText xml:space="preserve"> ADDIN EN.CITE </w:instrText>
      </w:r>
      <w:r w:rsidR="00C333B7">
        <w:fldChar w:fldCharType="begin">
          <w:fldData xml:space="preserve">PEVuZE5vdGU+PENpdGU+PEF1dGhvcj5XYWxlczwvQXV0aG9yPjxZZWFyPjIwMTg8L1llYXI+PFJl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</w:fldData>
        </w:fldChar>
      </w:r>
      <w:r w:rsidR="00C333B7">
        <w:instrText xml:space="preserve"> ADDIN EN.CITE.DATA </w:instrText>
      </w:r>
      <w:r w:rsidR="00C333B7">
        <w:fldChar w:fldCharType="end"/>
      </w:r>
      <w:r w:rsidR="007952BF">
        <w:fldChar w:fldCharType="separate"/>
      </w:r>
      <w:r w:rsidR="00C333B7" w:rsidRPr="00C333B7">
        <w:rPr>
          <w:noProof/>
          <w:vertAlign w:val="superscript"/>
        </w:rPr>
        <w:t>4</w:t>
      </w:r>
      <w:r w:rsidR="007952BF">
        <w:fldChar w:fldCharType="end"/>
      </w:r>
      <w:r w:rsidR="00B26F97">
        <w:t xml:space="preserve"> or to involve an external dedicated team.</w:t>
      </w:r>
    </w:p>
    <w:p w14:paraId="681DA492" w14:textId="77777777" w:rsidR="00825C24" w:rsidRDefault="00B26F97">
      <w:r>
        <w:lastRenderedPageBreak/>
        <w:t xml:space="preserve">There are still some knowledge gaps around the practice of assisted dying, but the focus of academic palliative care providers should be on how to improve the quality of care delivered </w:t>
      </w:r>
      <w:proofErr w:type="gramStart"/>
      <w:r>
        <w:t xml:space="preserve">whether </w:t>
      </w:r>
      <w:r w:rsidR="009D582E">
        <w:t>or not</w:t>
      </w:r>
      <w:proofErr w:type="gramEnd"/>
      <w:r w:rsidR="009D582E">
        <w:t xml:space="preserve"> </w:t>
      </w:r>
      <w:r>
        <w:t xml:space="preserve">a person has requested assisted death. </w:t>
      </w:r>
      <w:r w:rsidR="009D582E">
        <w:t>And i</w:t>
      </w:r>
      <w:r w:rsidR="009D7358">
        <w:t xml:space="preserve">t is important to acknowledge the limitations of palliative interventions regardless of the moral status of assisted dying, because we should not view assisted dying in general as a failure of palliative care, nor should we imagine that the purpose of palliative care is to dissuade people from seeking an assisted death. No field of medicine </w:t>
      </w:r>
      <w:r w:rsidR="006A771A">
        <w:t>can</w:t>
      </w:r>
      <w:r w:rsidR="009D7358">
        <w:t xml:space="preserve"> fix every problem it encounters; if anything, this should be further motivation to identify new, </w:t>
      </w:r>
      <w:r>
        <w:t xml:space="preserve">effective and </w:t>
      </w:r>
      <w:r w:rsidR="009D7358">
        <w:t xml:space="preserve">scalable interventions for </w:t>
      </w:r>
      <w:r>
        <w:t>the kinds of</w:t>
      </w:r>
      <w:r w:rsidR="009D7358">
        <w:t xml:space="preserve"> distress</w:t>
      </w:r>
      <w:r>
        <w:t xml:space="preserve"> people experience as they approach the end of life</w:t>
      </w:r>
      <w:r w:rsidR="009D7358">
        <w:t>.</w:t>
      </w:r>
      <w:r>
        <w:t xml:space="preserve"> </w:t>
      </w:r>
    </w:p>
    <w:p w14:paraId="500522EF" w14:textId="77777777" w:rsidR="00AD13DB" w:rsidRDefault="00AD13DB"/>
    <w:p w14:paraId="223C3212" w14:textId="6D5F65D3" w:rsidR="00AD13DB" w:rsidRDefault="007952BF">
      <w:r w:rsidRPr="007952BF">
        <w:rPr>
          <w:b/>
          <w:bCs/>
        </w:rPr>
        <w:t>Acknowledgments</w:t>
      </w:r>
      <w:r>
        <w:t>.</w:t>
      </w:r>
    </w:p>
    <w:p w14:paraId="000671B3" w14:textId="29E4D1F2" w:rsidR="007952BF" w:rsidRDefault="007952BF">
      <w:r>
        <w:t xml:space="preserve">None. </w:t>
      </w:r>
    </w:p>
    <w:p w14:paraId="406176A9" w14:textId="77777777" w:rsidR="007952BF" w:rsidRDefault="007952BF"/>
    <w:p w14:paraId="1DC74822" w14:textId="259D7DF5" w:rsidR="00825C24" w:rsidRDefault="00AD13DB">
      <w:r w:rsidRPr="007952BF">
        <w:rPr>
          <w:b/>
          <w:bCs/>
        </w:rPr>
        <w:t>References</w:t>
      </w:r>
      <w:r>
        <w:t>.</w:t>
      </w:r>
    </w:p>
    <w:p w14:paraId="448750EC" w14:textId="77777777" w:rsidR="00C333B7" w:rsidRPr="00C333B7" w:rsidRDefault="00825C24" w:rsidP="00C333B7">
      <w:pPr>
        <w:pStyle w:val="EndNoteBibliography"/>
        <w:spacing w:after="0"/>
        <w:ind w:left="720" w:hanging="720"/>
        <w:rPr>
          <w:noProof/>
        </w:rPr>
      </w:pPr>
      <w:r>
        <w:fldChar w:fldCharType="begin"/>
      </w:r>
      <w:r>
        <w:instrText xml:space="preserve"> ADDIN EN.REFLIST </w:instrText>
      </w:r>
      <w:r>
        <w:fldChar w:fldCharType="separate"/>
      </w:r>
      <w:r w:rsidR="00C333B7" w:rsidRPr="00C333B7">
        <w:rPr>
          <w:noProof/>
        </w:rPr>
        <w:t>1.</w:t>
      </w:r>
      <w:r w:rsidR="00C333B7" w:rsidRPr="00C333B7">
        <w:rPr>
          <w:noProof/>
        </w:rPr>
        <w:tab/>
        <w:t xml:space="preserve">Cohen J, Chambaere K. Increased legalisation of medical assistance in dying: relationship to palliative care. </w:t>
      </w:r>
      <w:r w:rsidR="00C333B7" w:rsidRPr="00C333B7">
        <w:rPr>
          <w:i/>
          <w:noProof/>
        </w:rPr>
        <w:t xml:space="preserve">BMJ Support Palliat Care. </w:t>
      </w:r>
      <w:r w:rsidR="00C333B7" w:rsidRPr="00C333B7">
        <w:rPr>
          <w:noProof/>
        </w:rPr>
        <w:t>2022.</w:t>
      </w:r>
    </w:p>
    <w:p w14:paraId="163F09BD" w14:textId="77777777" w:rsidR="00C333B7" w:rsidRPr="00C333B7" w:rsidRDefault="00C333B7" w:rsidP="00C333B7">
      <w:pPr>
        <w:pStyle w:val="EndNoteBibliography"/>
        <w:spacing w:after="0"/>
        <w:ind w:left="720" w:hanging="720"/>
        <w:rPr>
          <w:noProof/>
        </w:rPr>
      </w:pPr>
      <w:r w:rsidRPr="00C333B7">
        <w:rPr>
          <w:noProof/>
        </w:rPr>
        <w:t>2.</w:t>
      </w:r>
      <w:r w:rsidRPr="00C333B7">
        <w:rPr>
          <w:noProof/>
        </w:rPr>
        <w:tab/>
        <w:t xml:space="preserve">Gerson SM, Koksvik GH, Richards N, Materstvedt LJ, Clark D. The Relationship of Palliative Care With Assisted Dying Where Assisted Dying is Lawful: A Systematic Scoping Review of the Literature. </w:t>
      </w:r>
      <w:r w:rsidRPr="00C333B7">
        <w:rPr>
          <w:i/>
          <w:noProof/>
        </w:rPr>
        <w:t xml:space="preserve">J Pain Symptom Manage. </w:t>
      </w:r>
      <w:r w:rsidRPr="00C333B7">
        <w:rPr>
          <w:noProof/>
        </w:rPr>
        <w:t>2020;59(6):1287-1303 e1281.</w:t>
      </w:r>
    </w:p>
    <w:p w14:paraId="68094E81" w14:textId="77777777" w:rsidR="00C333B7" w:rsidRPr="00C333B7" w:rsidRDefault="00C333B7" w:rsidP="00C333B7">
      <w:pPr>
        <w:pStyle w:val="EndNoteBibliography"/>
        <w:spacing w:after="0"/>
        <w:ind w:left="720" w:hanging="720"/>
        <w:rPr>
          <w:noProof/>
        </w:rPr>
      </w:pPr>
      <w:r w:rsidRPr="00C333B7">
        <w:rPr>
          <w:noProof/>
        </w:rPr>
        <w:t>3.</w:t>
      </w:r>
      <w:r w:rsidRPr="00C333B7">
        <w:rPr>
          <w:noProof/>
        </w:rPr>
        <w:tab/>
      </w:r>
      <w:r w:rsidRPr="00C333B7">
        <w:rPr>
          <w:i/>
          <w:noProof/>
        </w:rPr>
        <w:t>Key findings of the 2022 IAHPC Assisted Dying Practices and Euthanasia Survey.</w:t>
      </w:r>
      <w:r w:rsidRPr="00C333B7">
        <w:rPr>
          <w:noProof/>
        </w:rPr>
        <w:t xml:space="preserve"> International Association for Hospice and Palliative Care;2023.</w:t>
      </w:r>
    </w:p>
    <w:p w14:paraId="772791DD" w14:textId="77777777" w:rsidR="00C333B7" w:rsidRPr="00C333B7" w:rsidRDefault="00C333B7" w:rsidP="00C333B7">
      <w:pPr>
        <w:pStyle w:val="EndNoteBibliography"/>
        <w:spacing w:after="0"/>
        <w:ind w:left="720" w:hanging="720"/>
        <w:rPr>
          <w:noProof/>
        </w:rPr>
      </w:pPr>
      <w:r w:rsidRPr="00C333B7">
        <w:rPr>
          <w:noProof/>
        </w:rPr>
        <w:t>4.</w:t>
      </w:r>
      <w:r w:rsidRPr="00C333B7">
        <w:rPr>
          <w:noProof/>
        </w:rPr>
        <w:tab/>
        <w:t xml:space="preserve">Wales J, Isenberg SR, Wegier P, et al. Providing Medical Assistance in Dying within a Home Palliative Care Program in Toronto, Canada: An Observational Study of the First Year of Experience. </w:t>
      </w:r>
      <w:r w:rsidRPr="00C333B7">
        <w:rPr>
          <w:i/>
          <w:noProof/>
        </w:rPr>
        <w:t xml:space="preserve">J Palliat Med. </w:t>
      </w:r>
      <w:r w:rsidRPr="00C333B7">
        <w:rPr>
          <w:noProof/>
        </w:rPr>
        <w:t>2018;21(11):1573-1579.</w:t>
      </w:r>
    </w:p>
    <w:p w14:paraId="43A96C3B" w14:textId="77777777" w:rsidR="00C333B7" w:rsidRPr="00C333B7" w:rsidRDefault="00C333B7" w:rsidP="00C333B7">
      <w:pPr>
        <w:pStyle w:val="EndNoteBibliography"/>
        <w:spacing w:after="0"/>
        <w:ind w:left="720" w:hanging="720"/>
        <w:rPr>
          <w:noProof/>
        </w:rPr>
      </w:pPr>
      <w:r w:rsidRPr="00C333B7">
        <w:rPr>
          <w:noProof/>
        </w:rPr>
        <w:t>5.</w:t>
      </w:r>
      <w:r w:rsidRPr="00C333B7">
        <w:rPr>
          <w:noProof/>
        </w:rPr>
        <w:tab/>
        <w:t xml:space="preserve">Downar J, MacDonald S, Buchman S. What drives requests for MAiD? </w:t>
      </w:r>
      <w:r w:rsidRPr="00C333B7">
        <w:rPr>
          <w:i/>
          <w:noProof/>
        </w:rPr>
        <w:t xml:space="preserve">CMAJ. </w:t>
      </w:r>
      <w:r w:rsidRPr="00C333B7">
        <w:rPr>
          <w:noProof/>
        </w:rPr>
        <w:t>2023;195(40):E1385-E1387.</w:t>
      </w:r>
    </w:p>
    <w:p w14:paraId="28F86771" w14:textId="77777777" w:rsidR="00C333B7" w:rsidRPr="00C333B7" w:rsidRDefault="00C333B7" w:rsidP="00C333B7">
      <w:pPr>
        <w:pStyle w:val="EndNoteBibliography"/>
        <w:spacing w:after="0"/>
        <w:ind w:left="720" w:hanging="720"/>
        <w:rPr>
          <w:noProof/>
        </w:rPr>
      </w:pPr>
      <w:r w:rsidRPr="00C333B7">
        <w:rPr>
          <w:noProof/>
        </w:rPr>
        <w:t>6.</w:t>
      </w:r>
      <w:r w:rsidRPr="00C333B7">
        <w:rPr>
          <w:noProof/>
        </w:rPr>
        <w:tab/>
        <w:t xml:space="preserve">Heidinger B, Webber C, Chambaere K, et al. International Comparison of Underlying Disease Among Recipients of Medical Assistance in Dying. </w:t>
      </w:r>
      <w:r w:rsidRPr="00C333B7">
        <w:rPr>
          <w:i/>
          <w:noProof/>
        </w:rPr>
        <w:t xml:space="preserve">JAMA Intern Med. </w:t>
      </w:r>
      <w:r w:rsidRPr="00C333B7">
        <w:rPr>
          <w:noProof/>
        </w:rPr>
        <w:t>2025;185(2):235-237.</w:t>
      </w:r>
    </w:p>
    <w:p w14:paraId="12C0ACE3" w14:textId="2EC42729" w:rsidR="00C333B7" w:rsidRPr="00C333B7" w:rsidRDefault="00C333B7" w:rsidP="00C333B7">
      <w:pPr>
        <w:pStyle w:val="EndNoteBibliography"/>
        <w:spacing w:after="0"/>
        <w:ind w:left="720" w:hanging="720"/>
        <w:rPr>
          <w:noProof/>
        </w:rPr>
      </w:pPr>
      <w:r w:rsidRPr="00C333B7">
        <w:rPr>
          <w:noProof/>
        </w:rPr>
        <w:t>7.</w:t>
      </w:r>
      <w:r w:rsidRPr="00C333B7">
        <w:rPr>
          <w:noProof/>
        </w:rPr>
        <w:tab/>
        <w:t xml:space="preserve">Fifth Annual Report on Medical Assistance in Dying in Canada, 2023. Health Canada. </w:t>
      </w:r>
      <w:hyperlink r:id="rId8" w:anchor="a2.1" w:history="1">
        <w:r w:rsidRPr="00C333B7">
          <w:rPr>
            <w:rStyle w:val="Hyperlink"/>
            <w:noProof/>
          </w:rPr>
          <w:t>https://www.canada.ca/en/health-canada/services/publications/health-system-services/annual-report-medical-assistance-dying-2023.html#a2.1</w:t>
        </w:r>
      </w:hyperlink>
      <w:r w:rsidRPr="00C333B7">
        <w:rPr>
          <w:noProof/>
        </w:rPr>
        <w:t>. Published 2024. Accessed Feb 1, 2025.</w:t>
      </w:r>
    </w:p>
    <w:p w14:paraId="3928B89C" w14:textId="77777777" w:rsidR="00C333B7" w:rsidRPr="00C333B7" w:rsidRDefault="00C333B7" w:rsidP="00C333B7">
      <w:pPr>
        <w:pStyle w:val="EndNoteBibliography"/>
        <w:spacing w:after="0"/>
        <w:ind w:left="720" w:hanging="720"/>
        <w:rPr>
          <w:noProof/>
        </w:rPr>
      </w:pPr>
      <w:r w:rsidRPr="00C333B7">
        <w:rPr>
          <w:noProof/>
        </w:rPr>
        <w:t>8.</w:t>
      </w:r>
      <w:r w:rsidRPr="00C333B7">
        <w:rPr>
          <w:noProof/>
        </w:rPr>
        <w:tab/>
        <w:t xml:space="preserve">Curtis A, Hamblin A, Rosa WE. The Strength It Takes to Suffer. </w:t>
      </w:r>
      <w:r w:rsidRPr="00C333B7">
        <w:rPr>
          <w:i/>
          <w:noProof/>
        </w:rPr>
        <w:t xml:space="preserve">JAMA Intern Med. </w:t>
      </w:r>
      <w:r w:rsidRPr="00C333B7">
        <w:rPr>
          <w:noProof/>
        </w:rPr>
        <w:t>2024;184(5):467-468.</w:t>
      </w:r>
    </w:p>
    <w:p w14:paraId="5CAA54F3" w14:textId="77777777" w:rsidR="00C333B7" w:rsidRPr="00C333B7" w:rsidRDefault="00C333B7" w:rsidP="00C333B7">
      <w:pPr>
        <w:pStyle w:val="EndNoteBibliography"/>
        <w:spacing w:after="0"/>
        <w:ind w:left="720" w:hanging="720"/>
        <w:rPr>
          <w:noProof/>
        </w:rPr>
      </w:pPr>
      <w:r w:rsidRPr="00C333B7">
        <w:rPr>
          <w:noProof/>
        </w:rPr>
        <w:lastRenderedPageBreak/>
        <w:t>9.</w:t>
      </w:r>
      <w:r w:rsidRPr="00C333B7">
        <w:rPr>
          <w:noProof/>
        </w:rPr>
        <w:tab/>
        <w:t xml:space="preserve">Mathews JJ, Hausner D, Avery J, Hannon B, Zimmermann C, Al-Awamer A. Impact of Medical Assistance in Dying on palliative care: A qualitative study. </w:t>
      </w:r>
      <w:r w:rsidRPr="00C333B7">
        <w:rPr>
          <w:i/>
          <w:noProof/>
        </w:rPr>
        <w:t xml:space="preserve">Palliat Med. </w:t>
      </w:r>
      <w:r w:rsidRPr="00C333B7">
        <w:rPr>
          <w:noProof/>
        </w:rPr>
        <w:t>2021;35(2):447-454.</w:t>
      </w:r>
    </w:p>
    <w:p w14:paraId="5E5A7E91" w14:textId="77777777" w:rsidR="00C333B7" w:rsidRPr="00C333B7" w:rsidRDefault="00C333B7" w:rsidP="00C333B7">
      <w:pPr>
        <w:pStyle w:val="EndNoteBibliography"/>
        <w:ind w:left="720" w:hanging="720"/>
        <w:rPr>
          <w:noProof/>
        </w:rPr>
      </w:pPr>
      <w:r w:rsidRPr="00C333B7">
        <w:rPr>
          <w:noProof/>
        </w:rPr>
        <w:t>10.</w:t>
      </w:r>
      <w:r w:rsidRPr="00C333B7">
        <w:rPr>
          <w:noProof/>
        </w:rPr>
        <w:tab/>
        <w:t xml:space="preserve">Close E, Jeanneret R, Downie J, Willmott L, White BP. A qualitative study of experiences of institutional objection to medical assistance in dying in Canada: ongoing challenges and catalysts for change. </w:t>
      </w:r>
      <w:r w:rsidRPr="00C333B7">
        <w:rPr>
          <w:i/>
          <w:noProof/>
        </w:rPr>
        <w:t xml:space="preserve">BMC Med Ethics. </w:t>
      </w:r>
      <w:r w:rsidRPr="00C333B7">
        <w:rPr>
          <w:noProof/>
        </w:rPr>
        <w:t>2023;24(1):71.</w:t>
      </w:r>
    </w:p>
    <w:p w14:paraId="3AE8487D" w14:textId="7D7DCE26" w:rsidR="005F689A" w:rsidRDefault="00825C24">
      <w:r>
        <w:fldChar w:fldCharType="end"/>
      </w:r>
    </w:p>
    <w:sectPr w:rsidR="005F689A" w:rsidSect="00286DA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B44113" w14:textId="77777777" w:rsidR="00CC239F" w:rsidRPr="00B277C5" w:rsidRDefault="00CC239F" w:rsidP="00084EED">
      <w:pPr>
        <w:spacing w:after="0" w:line="240" w:lineRule="auto"/>
      </w:pPr>
      <w:r w:rsidRPr="00B277C5">
        <w:separator/>
      </w:r>
    </w:p>
  </w:endnote>
  <w:endnote w:type="continuationSeparator" w:id="0">
    <w:p w14:paraId="01E9BC68" w14:textId="77777777" w:rsidR="00CC239F" w:rsidRPr="00B277C5" w:rsidRDefault="00CC239F" w:rsidP="00084EED">
      <w:pPr>
        <w:spacing w:after="0" w:line="240" w:lineRule="auto"/>
      </w:pPr>
      <w:r w:rsidRPr="00B277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1087CC" w14:textId="77777777" w:rsidR="00CC239F" w:rsidRPr="00B277C5" w:rsidRDefault="00CC239F" w:rsidP="00084EED">
      <w:pPr>
        <w:spacing w:after="0" w:line="240" w:lineRule="auto"/>
      </w:pPr>
      <w:r w:rsidRPr="00B277C5">
        <w:separator/>
      </w:r>
    </w:p>
  </w:footnote>
  <w:footnote w:type="continuationSeparator" w:id="0">
    <w:p w14:paraId="35335D50" w14:textId="77777777" w:rsidR="00CC239F" w:rsidRPr="00B277C5" w:rsidRDefault="00CC239F" w:rsidP="00084EED">
      <w:pPr>
        <w:spacing w:after="0" w:line="240" w:lineRule="auto"/>
      </w:pPr>
      <w:r w:rsidRPr="00B277C5">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CB803BF"/>
    <w:multiLevelType w:val="hybridMultilevel"/>
    <w:tmpl w:val="EA22B1D0"/>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 w15:restartNumberingAfterBreak="0">
    <w:nsid w:val="581D0C30"/>
    <w:multiLevelType w:val="hybridMultilevel"/>
    <w:tmpl w:val="848EB7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81026138">
    <w:abstractNumId w:val="0"/>
  </w:num>
  <w:num w:numId="2" w16cid:durableId="125516177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5std0t0ppdtvez5we5fs2bt2x9r09a5epa&quot;&gt;My EndNote Library-Converted&lt;record-ids&gt;&lt;item&gt;15954&lt;/item&gt;&lt;item&gt;15955&lt;/item&gt;&lt;item&gt;16187&lt;/item&gt;&lt;item&gt;16285&lt;/item&gt;&lt;item&gt;16433&lt;/item&gt;&lt;item&gt;16469&lt;/item&gt;&lt;item&gt;16481&lt;/item&gt;&lt;item&gt;16485&lt;/item&gt;&lt;item&gt;16486&lt;/item&gt;&lt;item&gt;16487&lt;/item&gt;&lt;/record-ids&gt;&lt;/item&gt;&lt;/Libraries&gt;"/>
  </w:docVars>
  <w:rsids>
    <w:rsidRoot w:val="00987DF4"/>
    <w:rsid w:val="00000BF7"/>
    <w:rsid w:val="000014C5"/>
    <w:rsid w:val="00003699"/>
    <w:rsid w:val="000041FA"/>
    <w:rsid w:val="000052DF"/>
    <w:rsid w:val="00013E76"/>
    <w:rsid w:val="000175B8"/>
    <w:rsid w:val="000205D9"/>
    <w:rsid w:val="0002139D"/>
    <w:rsid w:val="00024875"/>
    <w:rsid w:val="00025574"/>
    <w:rsid w:val="000301D8"/>
    <w:rsid w:val="00031442"/>
    <w:rsid w:val="00031AE9"/>
    <w:rsid w:val="00034BEF"/>
    <w:rsid w:val="00035CC6"/>
    <w:rsid w:val="00040C1A"/>
    <w:rsid w:val="00043600"/>
    <w:rsid w:val="0004455F"/>
    <w:rsid w:val="00044F22"/>
    <w:rsid w:val="00055830"/>
    <w:rsid w:val="00056F2B"/>
    <w:rsid w:val="00061772"/>
    <w:rsid w:val="00061892"/>
    <w:rsid w:val="00063AAD"/>
    <w:rsid w:val="00064FB4"/>
    <w:rsid w:val="00071940"/>
    <w:rsid w:val="00073A24"/>
    <w:rsid w:val="00074650"/>
    <w:rsid w:val="00074843"/>
    <w:rsid w:val="00074EB8"/>
    <w:rsid w:val="00075F6E"/>
    <w:rsid w:val="00076D56"/>
    <w:rsid w:val="00083067"/>
    <w:rsid w:val="000832FC"/>
    <w:rsid w:val="00084EED"/>
    <w:rsid w:val="000867C5"/>
    <w:rsid w:val="0009179E"/>
    <w:rsid w:val="00093AAF"/>
    <w:rsid w:val="00093D04"/>
    <w:rsid w:val="00094749"/>
    <w:rsid w:val="000947CC"/>
    <w:rsid w:val="00095EF0"/>
    <w:rsid w:val="000960F9"/>
    <w:rsid w:val="0009663C"/>
    <w:rsid w:val="0009732F"/>
    <w:rsid w:val="000A0317"/>
    <w:rsid w:val="000A2D04"/>
    <w:rsid w:val="000A3E26"/>
    <w:rsid w:val="000A408B"/>
    <w:rsid w:val="000A422C"/>
    <w:rsid w:val="000A5F6A"/>
    <w:rsid w:val="000A7744"/>
    <w:rsid w:val="000B06CA"/>
    <w:rsid w:val="000B0E0D"/>
    <w:rsid w:val="000B5D5F"/>
    <w:rsid w:val="000C0C4B"/>
    <w:rsid w:val="000C2BA0"/>
    <w:rsid w:val="000C6CC5"/>
    <w:rsid w:val="000C7BF0"/>
    <w:rsid w:val="000D18B6"/>
    <w:rsid w:val="000D230C"/>
    <w:rsid w:val="000D4D88"/>
    <w:rsid w:val="000D6F04"/>
    <w:rsid w:val="000E059A"/>
    <w:rsid w:val="000E2703"/>
    <w:rsid w:val="000E52F7"/>
    <w:rsid w:val="000E552F"/>
    <w:rsid w:val="000E6B4E"/>
    <w:rsid w:val="000E74EF"/>
    <w:rsid w:val="000E774D"/>
    <w:rsid w:val="000E7EBC"/>
    <w:rsid w:val="000F45B3"/>
    <w:rsid w:val="000F54C6"/>
    <w:rsid w:val="000F5B7E"/>
    <w:rsid w:val="000F5F84"/>
    <w:rsid w:val="000F6CB1"/>
    <w:rsid w:val="00100F80"/>
    <w:rsid w:val="001019F8"/>
    <w:rsid w:val="00101E7B"/>
    <w:rsid w:val="00102411"/>
    <w:rsid w:val="00105417"/>
    <w:rsid w:val="00105DC6"/>
    <w:rsid w:val="001072B7"/>
    <w:rsid w:val="001072E4"/>
    <w:rsid w:val="001104A0"/>
    <w:rsid w:val="00112625"/>
    <w:rsid w:val="0011408B"/>
    <w:rsid w:val="00114DD7"/>
    <w:rsid w:val="001152B1"/>
    <w:rsid w:val="0011655B"/>
    <w:rsid w:val="001165C4"/>
    <w:rsid w:val="001168F1"/>
    <w:rsid w:val="00120B04"/>
    <w:rsid w:val="00120ED5"/>
    <w:rsid w:val="001235B5"/>
    <w:rsid w:val="001235B7"/>
    <w:rsid w:val="00124423"/>
    <w:rsid w:val="00126E6F"/>
    <w:rsid w:val="00126EA6"/>
    <w:rsid w:val="0014334B"/>
    <w:rsid w:val="00143787"/>
    <w:rsid w:val="00144B4C"/>
    <w:rsid w:val="00152362"/>
    <w:rsid w:val="00153664"/>
    <w:rsid w:val="0015751C"/>
    <w:rsid w:val="00165591"/>
    <w:rsid w:val="00167BFC"/>
    <w:rsid w:val="00167D47"/>
    <w:rsid w:val="00170C6F"/>
    <w:rsid w:val="00175D9B"/>
    <w:rsid w:val="0017619F"/>
    <w:rsid w:val="00176243"/>
    <w:rsid w:val="00176833"/>
    <w:rsid w:val="00180ADE"/>
    <w:rsid w:val="00183B87"/>
    <w:rsid w:val="001907F6"/>
    <w:rsid w:val="001929E0"/>
    <w:rsid w:val="00193A1B"/>
    <w:rsid w:val="00195582"/>
    <w:rsid w:val="00197748"/>
    <w:rsid w:val="00197C56"/>
    <w:rsid w:val="00197DB0"/>
    <w:rsid w:val="001A02E5"/>
    <w:rsid w:val="001A0441"/>
    <w:rsid w:val="001A1A27"/>
    <w:rsid w:val="001A1F34"/>
    <w:rsid w:val="001A3051"/>
    <w:rsid w:val="001A3F6E"/>
    <w:rsid w:val="001A4AFB"/>
    <w:rsid w:val="001A4C94"/>
    <w:rsid w:val="001A4F9A"/>
    <w:rsid w:val="001A6D3D"/>
    <w:rsid w:val="001A7289"/>
    <w:rsid w:val="001B13A8"/>
    <w:rsid w:val="001B2623"/>
    <w:rsid w:val="001B2ABA"/>
    <w:rsid w:val="001B433E"/>
    <w:rsid w:val="001C1638"/>
    <w:rsid w:val="001C20D0"/>
    <w:rsid w:val="001C3D18"/>
    <w:rsid w:val="001C483B"/>
    <w:rsid w:val="001C51A3"/>
    <w:rsid w:val="001C5829"/>
    <w:rsid w:val="001C64F2"/>
    <w:rsid w:val="001C6972"/>
    <w:rsid w:val="001C6A58"/>
    <w:rsid w:val="001D02C7"/>
    <w:rsid w:val="001D0CA9"/>
    <w:rsid w:val="001D371B"/>
    <w:rsid w:val="001D4EDE"/>
    <w:rsid w:val="001D5F91"/>
    <w:rsid w:val="001E1186"/>
    <w:rsid w:val="001E29B3"/>
    <w:rsid w:val="001E3FED"/>
    <w:rsid w:val="001E54A7"/>
    <w:rsid w:val="001E5BA7"/>
    <w:rsid w:val="001E6BD8"/>
    <w:rsid w:val="001E7805"/>
    <w:rsid w:val="001F0DAE"/>
    <w:rsid w:val="001F192A"/>
    <w:rsid w:val="001F7555"/>
    <w:rsid w:val="001F7DB6"/>
    <w:rsid w:val="00204EBF"/>
    <w:rsid w:val="00204F71"/>
    <w:rsid w:val="00207B5A"/>
    <w:rsid w:val="00210EA5"/>
    <w:rsid w:val="00211492"/>
    <w:rsid w:val="002138CF"/>
    <w:rsid w:val="00213ACF"/>
    <w:rsid w:val="00213BA9"/>
    <w:rsid w:val="00216A17"/>
    <w:rsid w:val="00216AC6"/>
    <w:rsid w:val="002170D4"/>
    <w:rsid w:val="00220A46"/>
    <w:rsid w:val="00221A45"/>
    <w:rsid w:val="00221FFA"/>
    <w:rsid w:val="00224410"/>
    <w:rsid w:val="002279F0"/>
    <w:rsid w:val="00231929"/>
    <w:rsid w:val="00237131"/>
    <w:rsid w:val="0024105B"/>
    <w:rsid w:val="00241BB7"/>
    <w:rsid w:val="00244478"/>
    <w:rsid w:val="00244B50"/>
    <w:rsid w:val="00246916"/>
    <w:rsid w:val="0025152F"/>
    <w:rsid w:val="002518FF"/>
    <w:rsid w:val="00252702"/>
    <w:rsid w:val="00253B59"/>
    <w:rsid w:val="00254F0C"/>
    <w:rsid w:val="0025588D"/>
    <w:rsid w:val="00255DDA"/>
    <w:rsid w:val="00256925"/>
    <w:rsid w:val="00261582"/>
    <w:rsid w:val="00263D05"/>
    <w:rsid w:val="00264907"/>
    <w:rsid w:val="00264FC6"/>
    <w:rsid w:val="00266962"/>
    <w:rsid w:val="00267E58"/>
    <w:rsid w:val="00270669"/>
    <w:rsid w:val="0027220D"/>
    <w:rsid w:val="0027343B"/>
    <w:rsid w:val="002745F4"/>
    <w:rsid w:val="00280AC5"/>
    <w:rsid w:val="00285502"/>
    <w:rsid w:val="002865B7"/>
    <w:rsid w:val="00286DA4"/>
    <w:rsid w:val="00290852"/>
    <w:rsid w:val="00291AF1"/>
    <w:rsid w:val="002923AF"/>
    <w:rsid w:val="00292E61"/>
    <w:rsid w:val="00293D7E"/>
    <w:rsid w:val="00294173"/>
    <w:rsid w:val="00294291"/>
    <w:rsid w:val="00296311"/>
    <w:rsid w:val="002A2665"/>
    <w:rsid w:val="002A3EE2"/>
    <w:rsid w:val="002B0042"/>
    <w:rsid w:val="002B13D6"/>
    <w:rsid w:val="002B2C7C"/>
    <w:rsid w:val="002B3274"/>
    <w:rsid w:val="002B3D2E"/>
    <w:rsid w:val="002B430D"/>
    <w:rsid w:val="002B47D1"/>
    <w:rsid w:val="002B4F72"/>
    <w:rsid w:val="002B5DF5"/>
    <w:rsid w:val="002B6576"/>
    <w:rsid w:val="002B6B9E"/>
    <w:rsid w:val="002B7AE1"/>
    <w:rsid w:val="002C06C1"/>
    <w:rsid w:val="002C6A30"/>
    <w:rsid w:val="002C75DB"/>
    <w:rsid w:val="002D03CF"/>
    <w:rsid w:val="002D0F17"/>
    <w:rsid w:val="002D2010"/>
    <w:rsid w:val="002D2C9F"/>
    <w:rsid w:val="002D2DBF"/>
    <w:rsid w:val="002D4E41"/>
    <w:rsid w:val="002D521A"/>
    <w:rsid w:val="002D6C09"/>
    <w:rsid w:val="002E0417"/>
    <w:rsid w:val="002E0704"/>
    <w:rsid w:val="002E0DFE"/>
    <w:rsid w:val="002E1BE6"/>
    <w:rsid w:val="002E1CBE"/>
    <w:rsid w:val="002E1EDD"/>
    <w:rsid w:val="002E5D70"/>
    <w:rsid w:val="002E6670"/>
    <w:rsid w:val="002F3204"/>
    <w:rsid w:val="002F4632"/>
    <w:rsid w:val="002F5065"/>
    <w:rsid w:val="002F774C"/>
    <w:rsid w:val="003002A9"/>
    <w:rsid w:val="0030074A"/>
    <w:rsid w:val="00300CAF"/>
    <w:rsid w:val="0030145F"/>
    <w:rsid w:val="00301D82"/>
    <w:rsid w:val="003058A9"/>
    <w:rsid w:val="00305F6F"/>
    <w:rsid w:val="00306EC9"/>
    <w:rsid w:val="003107D0"/>
    <w:rsid w:val="0031230B"/>
    <w:rsid w:val="00315C46"/>
    <w:rsid w:val="00316EE9"/>
    <w:rsid w:val="0031761C"/>
    <w:rsid w:val="00320E34"/>
    <w:rsid w:val="003236E1"/>
    <w:rsid w:val="00323A88"/>
    <w:rsid w:val="00325EB4"/>
    <w:rsid w:val="00326C1F"/>
    <w:rsid w:val="00333D35"/>
    <w:rsid w:val="003356BB"/>
    <w:rsid w:val="003369AD"/>
    <w:rsid w:val="003369B3"/>
    <w:rsid w:val="0034548A"/>
    <w:rsid w:val="00346231"/>
    <w:rsid w:val="00347F3E"/>
    <w:rsid w:val="00350614"/>
    <w:rsid w:val="003539C0"/>
    <w:rsid w:val="0035471C"/>
    <w:rsid w:val="00354EB8"/>
    <w:rsid w:val="0035697D"/>
    <w:rsid w:val="003601A1"/>
    <w:rsid w:val="003603A8"/>
    <w:rsid w:val="00360704"/>
    <w:rsid w:val="003614AC"/>
    <w:rsid w:val="003615EE"/>
    <w:rsid w:val="00362B3B"/>
    <w:rsid w:val="00362B96"/>
    <w:rsid w:val="00363F35"/>
    <w:rsid w:val="00370C06"/>
    <w:rsid w:val="00370E2A"/>
    <w:rsid w:val="00371984"/>
    <w:rsid w:val="00372742"/>
    <w:rsid w:val="003736F0"/>
    <w:rsid w:val="003743F2"/>
    <w:rsid w:val="00376A11"/>
    <w:rsid w:val="0038126E"/>
    <w:rsid w:val="00381609"/>
    <w:rsid w:val="00381ECE"/>
    <w:rsid w:val="003830A6"/>
    <w:rsid w:val="0038411C"/>
    <w:rsid w:val="003851CC"/>
    <w:rsid w:val="00385D3B"/>
    <w:rsid w:val="0038656E"/>
    <w:rsid w:val="00387618"/>
    <w:rsid w:val="0039119F"/>
    <w:rsid w:val="0039606B"/>
    <w:rsid w:val="00396829"/>
    <w:rsid w:val="00397513"/>
    <w:rsid w:val="00397DF4"/>
    <w:rsid w:val="003A15D2"/>
    <w:rsid w:val="003A5817"/>
    <w:rsid w:val="003A7DAA"/>
    <w:rsid w:val="003A7DF0"/>
    <w:rsid w:val="003B21CD"/>
    <w:rsid w:val="003B57D3"/>
    <w:rsid w:val="003C01C9"/>
    <w:rsid w:val="003C048E"/>
    <w:rsid w:val="003C13E9"/>
    <w:rsid w:val="003C1C3D"/>
    <w:rsid w:val="003C32EC"/>
    <w:rsid w:val="003C7886"/>
    <w:rsid w:val="003D111C"/>
    <w:rsid w:val="003D4EE7"/>
    <w:rsid w:val="003D7690"/>
    <w:rsid w:val="003D7728"/>
    <w:rsid w:val="003E032B"/>
    <w:rsid w:val="003E4936"/>
    <w:rsid w:val="003E7D12"/>
    <w:rsid w:val="003F4DFD"/>
    <w:rsid w:val="003F548E"/>
    <w:rsid w:val="003F68F8"/>
    <w:rsid w:val="003F6AB3"/>
    <w:rsid w:val="004005FE"/>
    <w:rsid w:val="0040092F"/>
    <w:rsid w:val="00404832"/>
    <w:rsid w:val="004115AC"/>
    <w:rsid w:val="00411B50"/>
    <w:rsid w:val="0041336C"/>
    <w:rsid w:val="00416435"/>
    <w:rsid w:val="004201C3"/>
    <w:rsid w:val="00420EED"/>
    <w:rsid w:val="00421F56"/>
    <w:rsid w:val="0042544F"/>
    <w:rsid w:val="00426146"/>
    <w:rsid w:val="00427234"/>
    <w:rsid w:val="00431C5C"/>
    <w:rsid w:val="00432E17"/>
    <w:rsid w:val="00433E08"/>
    <w:rsid w:val="00437058"/>
    <w:rsid w:val="00440517"/>
    <w:rsid w:val="00442298"/>
    <w:rsid w:val="004434C3"/>
    <w:rsid w:val="00445BEC"/>
    <w:rsid w:val="00445FE8"/>
    <w:rsid w:val="004562BD"/>
    <w:rsid w:val="00457212"/>
    <w:rsid w:val="00457C2D"/>
    <w:rsid w:val="0046107B"/>
    <w:rsid w:val="00461F3C"/>
    <w:rsid w:val="004643A2"/>
    <w:rsid w:val="00464B37"/>
    <w:rsid w:val="00464B54"/>
    <w:rsid w:val="004709A0"/>
    <w:rsid w:val="004716D2"/>
    <w:rsid w:val="00471A7D"/>
    <w:rsid w:val="00471F18"/>
    <w:rsid w:val="004721AF"/>
    <w:rsid w:val="00480712"/>
    <w:rsid w:val="00483D87"/>
    <w:rsid w:val="00485F02"/>
    <w:rsid w:val="0048652D"/>
    <w:rsid w:val="00492A2B"/>
    <w:rsid w:val="00494CF2"/>
    <w:rsid w:val="0049508D"/>
    <w:rsid w:val="00495125"/>
    <w:rsid w:val="004A08A8"/>
    <w:rsid w:val="004A1BE3"/>
    <w:rsid w:val="004A2640"/>
    <w:rsid w:val="004A35AB"/>
    <w:rsid w:val="004A5F8C"/>
    <w:rsid w:val="004A6F96"/>
    <w:rsid w:val="004B1059"/>
    <w:rsid w:val="004B16E0"/>
    <w:rsid w:val="004C01BE"/>
    <w:rsid w:val="004C0A9B"/>
    <w:rsid w:val="004C427C"/>
    <w:rsid w:val="004C6313"/>
    <w:rsid w:val="004D13DE"/>
    <w:rsid w:val="004D1E4E"/>
    <w:rsid w:val="004D2926"/>
    <w:rsid w:val="004D3781"/>
    <w:rsid w:val="004D4129"/>
    <w:rsid w:val="004D702B"/>
    <w:rsid w:val="004D70D5"/>
    <w:rsid w:val="004E5203"/>
    <w:rsid w:val="004E5465"/>
    <w:rsid w:val="004E57AE"/>
    <w:rsid w:val="004E5F48"/>
    <w:rsid w:val="004E6C16"/>
    <w:rsid w:val="004E722A"/>
    <w:rsid w:val="004F025D"/>
    <w:rsid w:val="004F0EEF"/>
    <w:rsid w:val="004F18E4"/>
    <w:rsid w:val="004F29BC"/>
    <w:rsid w:val="004F416F"/>
    <w:rsid w:val="004F4C75"/>
    <w:rsid w:val="004F57FB"/>
    <w:rsid w:val="004F5E27"/>
    <w:rsid w:val="00501178"/>
    <w:rsid w:val="005038B7"/>
    <w:rsid w:val="00504986"/>
    <w:rsid w:val="005107D5"/>
    <w:rsid w:val="00511D5A"/>
    <w:rsid w:val="005133CD"/>
    <w:rsid w:val="005136B9"/>
    <w:rsid w:val="00515B90"/>
    <w:rsid w:val="00516306"/>
    <w:rsid w:val="00520955"/>
    <w:rsid w:val="00521B43"/>
    <w:rsid w:val="005233D9"/>
    <w:rsid w:val="00527D97"/>
    <w:rsid w:val="00533C09"/>
    <w:rsid w:val="005357DC"/>
    <w:rsid w:val="0054269A"/>
    <w:rsid w:val="00542E47"/>
    <w:rsid w:val="0054428E"/>
    <w:rsid w:val="00544DFC"/>
    <w:rsid w:val="005453D1"/>
    <w:rsid w:val="00545C97"/>
    <w:rsid w:val="00545EE9"/>
    <w:rsid w:val="00552465"/>
    <w:rsid w:val="005552CD"/>
    <w:rsid w:val="00560802"/>
    <w:rsid w:val="00560892"/>
    <w:rsid w:val="005645D5"/>
    <w:rsid w:val="005646A1"/>
    <w:rsid w:val="005646AC"/>
    <w:rsid w:val="005647EB"/>
    <w:rsid w:val="005656BF"/>
    <w:rsid w:val="00567C88"/>
    <w:rsid w:val="00567FFD"/>
    <w:rsid w:val="00572440"/>
    <w:rsid w:val="00572B92"/>
    <w:rsid w:val="00573991"/>
    <w:rsid w:val="00576D34"/>
    <w:rsid w:val="0057782D"/>
    <w:rsid w:val="005853C5"/>
    <w:rsid w:val="005871E6"/>
    <w:rsid w:val="0059085C"/>
    <w:rsid w:val="00590C8D"/>
    <w:rsid w:val="00593D79"/>
    <w:rsid w:val="005A08B4"/>
    <w:rsid w:val="005A22B8"/>
    <w:rsid w:val="005A563D"/>
    <w:rsid w:val="005A60AA"/>
    <w:rsid w:val="005B1AA4"/>
    <w:rsid w:val="005B5660"/>
    <w:rsid w:val="005C2C1C"/>
    <w:rsid w:val="005C3CCD"/>
    <w:rsid w:val="005C4635"/>
    <w:rsid w:val="005C5ED3"/>
    <w:rsid w:val="005C6E9E"/>
    <w:rsid w:val="005D129E"/>
    <w:rsid w:val="005D23C9"/>
    <w:rsid w:val="005D2AD6"/>
    <w:rsid w:val="005D2FF0"/>
    <w:rsid w:val="005D31EF"/>
    <w:rsid w:val="005D7471"/>
    <w:rsid w:val="005E2024"/>
    <w:rsid w:val="005E7A4D"/>
    <w:rsid w:val="005F0092"/>
    <w:rsid w:val="005F215C"/>
    <w:rsid w:val="005F4234"/>
    <w:rsid w:val="005F689A"/>
    <w:rsid w:val="005F7DB6"/>
    <w:rsid w:val="00605606"/>
    <w:rsid w:val="00607048"/>
    <w:rsid w:val="00611D98"/>
    <w:rsid w:val="00613A2F"/>
    <w:rsid w:val="00615644"/>
    <w:rsid w:val="006157DE"/>
    <w:rsid w:val="00615FF1"/>
    <w:rsid w:val="006206FE"/>
    <w:rsid w:val="00621A2B"/>
    <w:rsid w:val="006240F8"/>
    <w:rsid w:val="00627D17"/>
    <w:rsid w:val="006308E4"/>
    <w:rsid w:val="0063109B"/>
    <w:rsid w:val="006347A6"/>
    <w:rsid w:val="00637570"/>
    <w:rsid w:val="00642F44"/>
    <w:rsid w:val="0064324E"/>
    <w:rsid w:val="0064434A"/>
    <w:rsid w:val="00646091"/>
    <w:rsid w:val="0064787F"/>
    <w:rsid w:val="00647F6C"/>
    <w:rsid w:val="00650155"/>
    <w:rsid w:val="006521AC"/>
    <w:rsid w:val="006530B2"/>
    <w:rsid w:val="006564A0"/>
    <w:rsid w:val="00660267"/>
    <w:rsid w:val="00660A6B"/>
    <w:rsid w:val="00660BE7"/>
    <w:rsid w:val="00661680"/>
    <w:rsid w:val="00663624"/>
    <w:rsid w:val="00665F0E"/>
    <w:rsid w:val="0066640C"/>
    <w:rsid w:val="00666A47"/>
    <w:rsid w:val="00666FEA"/>
    <w:rsid w:val="00670A73"/>
    <w:rsid w:val="00672C7B"/>
    <w:rsid w:val="006754E6"/>
    <w:rsid w:val="0067579C"/>
    <w:rsid w:val="00680984"/>
    <w:rsid w:val="00680D78"/>
    <w:rsid w:val="00686833"/>
    <w:rsid w:val="00687DAD"/>
    <w:rsid w:val="00687EC9"/>
    <w:rsid w:val="00690DB3"/>
    <w:rsid w:val="006938E8"/>
    <w:rsid w:val="0069427B"/>
    <w:rsid w:val="00694B21"/>
    <w:rsid w:val="006A6C2E"/>
    <w:rsid w:val="006A7637"/>
    <w:rsid w:val="006A771A"/>
    <w:rsid w:val="006B3342"/>
    <w:rsid w:val="006B339A"/>
    <w:rsid w:val="006B3C3E"/>
    <w:rsid w:val="006B59D9"/>
    <w:rsid w:val="006B7B37"/>
    <w:rsid w:val="006C427E"/>
    <w:rsid w:val="006D0534"/>
    <w:rsid w:val="006D06BA"/>
    <w:rsid w:val="006D1A41"/>
    <w:rsid w:val="006D2661"/>
    <w:rsid w:val="006E03C6"/>
    <w:rsid w:val="006E1AEF"/>
    <w:rsid w:val="006E3960"/>
    <w:rsid w:val="006E3C1B"/>
    <w:rsid w:val="006E5565"/>
    <w:rsid w:val="006F0BE6"/>
    <w:rsid w:val="006F0F19"/>
    <w:rsid w:val="006F3CE4"/>
    <w:rsid w:val="006F4AFD"/>
    <w:rsid w:val="006F5E07"/>
    <w:rsid w:val="00703828"/>
    <w:rsid w:val="00703CE8"/>
    <w:rsid w:val="0070458A"/>
    <w:rsid w:val="0071236E"/>
    <w:rsid w:val="00712504"/>
    <w:rsid w:val="0071270B"/>
    <w:rsid w:val="00715AF4"/>
    <w:rsid w:val="00724DD6"/>
    <w:rsid w:val="00726E08"/>
    <w:rsid w:val="00732204"/>
    <w:rsid w:val="00735D52"/>
    <w:rsid w:val="0073740F"/>
    <w:rsid w:val="00740633"/>
    <w:rsid w:val="00741B3D"/>
    <w:rsid w:val="00742798"/>
    <w:rsid w:val="00744483"/>
    <w:rsid w:val="007455FC"/>
    <w:rsid w:val="00745D20"/>
    <w:rsid w:val="00746678"/>
    <w:rsid w:val="00761689"/>
    <w:rsid w:val="0076482C"/>
    <w:rsid w:val="00764CBF"/>
    <w:rsid w:val="00766A60"/>
    <w:rsid w:val="00766BBF"/>
    <w:rsid w:val="007805D3"/>
    <w:rsid w:val="00782D6A"/>
    <w:rsid w:val="007848F5"/>
    <w:rsid w:val="007851F1"/>
    <w:rsid w:val="00790425"/>
    <w:rsid w:val="007908FA"/>
    <w:rsid w:val="0079265E"/>
    <w:rsid w:val="007943FD"/>
    <w:rsid w:val="00794DAF"/>
    <w:rsid w:val="00794E5F"/>
    <w:rsid w:val="007952BF"/>
    <w:rsid w:val="007969D4"/>
    <w:rsid w:val="00797CD7"/>
    <w:rsid w:val="007A08E7"/>
    <w:rsid w:val="007A19A5"/>
    <w:rsid w:val="007A4B7C"/>
    <w:rsid w:val="007A61AB"/>
    <w:rsid w:val="007B002B"/>
    <w:rsid w:val="007B0FEA"/>
    <w:rsid w:val="007B162C"/>
    <w:rsid w:val="007C0C11"/>
    <w:rsid w:val="007C15D4"/>
    <w:rsid w:val="007C1989"/>
    <w:rsid w:val="007C2834"/>
    <w:rsid w:val="007C3A34"/>
    <w:rsid w:val="007C3F0B"/>
    <w:rsid w:val="007C564B"/>
    <w:rsid w:val="007D138D"/>
    <w:rsid w:val="007D13C6"/>
    <w:rsid w:val="007D4763"/>
    <w:rsid w:val="007D5875"/>
    <w:rsid w:val="007E22AB"/>
    <w:rsid w:val="007E2ADF"/>
    <w:rsid w:val="007E4EBA"/>
    <w:rsid w:val="007E6268"/>
    <w:rsid w:val="007F0F3B"/>
    <w:rsid w:val="007F415F"/>
    <w:rsid w:val="007F41B7"/>
    <w:rsid w:val="007F488F"/>
    <w:rsid w:val="007F6454"/>
    <w:rsid w:val="00800316"/>
    <w:rsid w:val="00800C14"/>
    <w:rsid w:val="00800FE0"/>
    <w:rsid w:val="0080128A"/>
    <w:rsid w:val="00804F4C"/>
    <w:rsid w:val="00810778"/>
    <w:rsid w:val="00811101"/>
    <w:rsid w:val="00812D8D"/>
    <w:rsid w:val="008147D5"/>
    <w:rsid w:val="00815831"/>
    <w:rsid w:val="00816AB9"/>
    <w:rsid w:val="00816B12"/>
    <w:rsid w:val="008206B8"/>
    <w:rsid w:val="00822BB8"/>
    <w:rsid w:val="008251EF"/>
    <w:rsid w:val="00825C24"/>
    <w:rsid w:val="00825F2A"/>
    <w:rsid w:val="00831B3F"/>
    <w:rsid w:val="00832D61"/>
    <w:rsid w:val="008339E9"/>
    <w:rsid w:val="00836EA1"/>
    <w:rsid w:val="00841DC2"/>
    <w:rsid w:val="008428B7"/>
    <w:rsid w:val="008429F2"/>
    <w:rsid w:val="00843657"/>
    <w:rsid w:val="00843660"/>
    <w:rsid w:val="008453DD"/>
    <w:rsid w:val="008460E0"/>
    <w:rsid w:val="00850D58"/>
    <w:rsid w:val="00850E8E"/>
    <w:rsid w:val="008527BD"/>
    <w:rsid w:val="00856913"/>
    <w:rsid w:val="00857F53"/>
    <w:rsid w:val="008623B5"/>
    <w:rsid w:val="0086264D"/>
    <w:rsid w:val="00862F2F"/>
    <w:rsid w:val="00867565"/>
    <w:rsid w:val="008745BE"/>
    <w:rsid w:val="00875B22"/>
    <w:rsid w:val="0088330A"/>
    <w:rsid w:val="00884274"/>
    <w:rsid w:val="00885C60"/>
    <w:rsid w:val="008864B3"/>
    <w:rsid w:val="008906A6"/>
    <w:rsid w:val="00890868"/>
    <w:rsid w:val="00891936"/>
    <w:rsid w:val="00891B2E"/>
    <w:rsid w:val="00897218"/>
    <w:rsid w:val="00897B89"/>
    <w:rsid w:val="008A400B"/>
    <w:rsid w:val="008A5504"/>
    <w:rsid w:val="008A5B6D"/>
    <w:rsid w:val="008B002A"/>
    <w:rsid w:val="008B1B17"/>
    <w:rsid w:val="008B21F5"/>
    <w:rsid w:val="008B3A1E"/>
    <w:rsid w:val="008B48D4"/>
    <w:rsid w:val="008B708E"/>
    <w:rsid w:val="008B7DB5"/>
    <w:rsid w:val="008C4B58"/>
    <w:rsid w:val="008C50A7"/>
    <w:rsid w:val="008C54F2"/>
    <w:rsid w:val="008C55E8"/>
    <w:rsid w:val="008C5DC5"/>
    <w:rsid w:val="008D11FF"/>
    <w:rsid w:val="008D3223"/>
    <w:rsid w:val="008D52AD"/>
    <w:rsid w:val="008D64A7"/>
    <w:rsid w:val="008D750E"/>
    <w:rsid w:val="008D7AD5"/>
    <w:rsid w:val="008E02BE"/>
    <w:rsid w:val="008E0318"/>
    <w:rsid w:val="008E0C36"/>
    <w:rsid w:val="008E3CC4"/>
    <w:rsid w:val="008F0820"/>
    <w:rsid w:val="008F1ED7"/>
    <w:rsid w:val="008F2983"/>
    <w:rsid w:val="008F42B5"/>
    <w:rsid w:val="008F7444"/>
    <w:rsid w:val="008F77DD"/>
    <w:rsid w:val="00900E0C"/>
    <w:rsid w:val="009017D7"/>
    <w:rsid w:val="00902BE3"/>
    <w:rsid w:val="00902C4E"/>
    <w:rsid w:val="00905AF4"/>
    <w:rsid w:val="00910676"/>
    <w:rsid w:val="00910F35"/>
    <w:rsid w:val="00911263"/>
    <w:rsid w:val="00914A1C"/>
    <w:rsid w:val="009164FD"/>
    <w:rsid w:val="00917ED2"/>
    <w:rsid w:val="00920714"/>
    <w:rsid w:val="00921C40"/>
    <w:rsid w:val="0092337E"/>
    <w:rsid w:val="009302A0"/>
    <w:rsid w:val="00930ED6"/>
    <w:rsid w:val="00931660"/>
    <w:rsid w:val="00931BE1"/>
    <w:rsid w:val="00934A02"/>
    <w:rsid w:val="00934D4B"/>
    <w:rsid w:val="00947C47"/>
    <w:rsid w:val="00954286"/>
    <w:rsid w:val="00954AC0"/>
    <w:rsid w:val="00954D90"/>
    <w:rsid w:val="00957241"/>
    <w:rsid w:val="0095792A"/>
    <w:rsid w:val="00957B70"/>
    <w:rsid w:val="00960E24"/>
    <w:rsid w:val="00961C28"/>
    <w:rsid w:val="009630B7"/>
    <w:rsid w:val="00963101"/>
    <w:rsid w:val="0097141C"/>
    <w:rsid w:val="009754EA"/>
    <w:rsid w:val="009776A0"/>
    <w:rsid w:val="00977A86"/>
    <w:rsid w:val="00981E4C"/>
    <w:rsid w:val="00983008"/>
    <w:rsid w:val="009836BA"/>
    <w:rsid w:val="00986B94"/>
    <w:rsid w:val="00987DF4"/>
    <w:rsid w:val="00992885"/>
    <w:rsid w:val="00992A10"/>
    <w:rsid w:val="00994822"/>
    <w:rsid w:val="00995518"/>
    <w:rsid w:val="00997A3A"/>
    <w:rsid w:val="00997D87"/>
    <w:rsid w:val="009A1718"/>
    <w:rsid w:val="009A4916"/>
    <w:rsid w:val="009B1962"/>
    <w:rsid w:val="009B2DB9"/>
    <w:rsid w:val="009B7B1C"/>
    <w:rsid w:val="009C006B"/>
    <w:rsid w:val="009C153B"/>
    <w:rsid w:val="009C22FF"/>
    <w:rsid w:val="009C280B"/>
    <w:rsid w:val="009C34AE"/>
    <w:rsid w:val="009C3C79"/>
    <w:rsid w:val="009C4C4A"/>
    <w:rsid w:val="009D31C2"/>
    <w:rsid w:val="009D3414"/>
    <w:rsid w:val="009D582E"/>
    <w:rsid w:val="009D5A59"/>
    <w:rsid w:val="009D7358"/>
    <w:rsid w:val="009D7421"/>
    <w:rsid w:val="009D775C"/>
    <w:rsid w:val="009E1EDB"/>
    <w:rsid w:val="009E2DFB"/>
    <w:rsid w:val="009E741A"/>
    <w:rsid w:val="009F331A"/>
    <w:rsid w:val="009F47FF"/>
    <w:rsid w:val="009F70FE"/>
    <w:rsid w:val="00A01739"/>
    <w:rsid w:val="00A02526"/>
    <w:rsid w:val="00A05D65"/>
    <w:rsid w:val="00A05E39"/>
    <w:rsid w:val="00A15C74"/>
    <w:rsid w:val="00A17070"/>
    <w:rsid w:val="00A20453"/>
    <w:rsid w:val="00A21E21"/>
    <w:rsid w:val="00A233DE"/>
    <w:rsid w:val="00A25FD6"/>
    <w:rsid w:val="00A32C6E"/>
    <w:rsid w:val="00A40889"/>
    <w:rsid w:val="00A4095C"/>
    <w:rsid w:val="00A40D8B"/>
    <w:rsid w:val="00A421CA"/>
    <w:rsid w:val="00A45283"/>
    <w:rsid w:val="00A51F4A"/>
    <w:rsid w:val="00A52828"/>
    <w:rsid w:val="00A54F26"/>
    <w:rsid w:val="00A55DD7"/>
    <w:rsid w:val="00A560B8"/>
    <w:rsid w:val="00A61423"/>
    <w:rsid w:val="00A63ECA"/>
    <w:rsid w:val="00A64882"/>
    <w:rsid w:val="00A6581E"/>
    <w:rsid w:val="00A7017E"/>
    <w:rsid w:val="00A7228D"/>
    <w:rsid w:val="00A7243E"/>
    <w:rsid w:val="00A76672"/>
    <w:rsid w:val="00A80416"/>
    <w:rsid w:val="00A80BCC"/>
    <w:rsid w:val="00A844C9"/>
    <w:rsid w:val="00A85BBC"/>
    <w:rsid w:val="00A86EC7"/>
    <w:rsid w:val="00A93984"/>
    <w:rsid w:val="00A94B1D"/>
    <w:rsid w:val="00AA0BF8"/>
    <w:rsid w:val="00AA474B"/>
    <w:rsid w:val="00AA4A54"/>
    <w:rsid w:val="00AA4D2C"/>
    <w:rsid w:val="00AA5B92"/>
    <w:rsid w:val="00AA735C"/>
    <w:rsid w:val="00AA744A"/>
    <w:rsid w:val="00AA7E76"/>
    <w:rsid w:val="00AB2F4A"/>
    <w:rsid w:val="00AB59EC"/>
    <w:rsid w:val="00AB7B22"/>
    <w:rsid w:val="00AC01B2"/>
    <w:rsid w:val="00AC1C82"/>
    <w:rsid w:val="00AC2708"/>
    <w:rsid w:val="00AD13DB"/>
    <w:rsid w:val="00AD2ADD"/>
    <w:rsid w:val="00AD403E"/>
    <w:rsid w:val="00AD7AC2"/>
    <w:rsid w:val="00AD7CC0"/>
    <w:rsid w:val="00AD7FDD"/>
    <w:rsid w:val="00AE0386"/>
    <w:rsid w:val="00AE0DD5"/>
    <w:rsid w:val="00AE266F"/>
    <w:rsid w:val="00AE26BB"/>
    <w:rsid w:val="00AE3A40"/>
    <w:rsid w:val="00AE4A09"/>
    <w:rsid w:val="00AE4A7B"/>
    <w:rsid w:val="00AF2D65"/>
    <w:rsid w:val="00AF342C"/>
    <w:rsid w:val="00AF5D46"/>
    <w:rsid w:val="00AF718F"/>
    <w:rsid w:val="00B00622"/>
    <w:rsid w:val="00B00749"/>
    <w:rsid w:val="00B00955"/>
    <w:rsid w:val="00B02EF4"/>
    <w:rsid w:val="00B04854"/>
    <w:rsid w:val="00B0576C"/>
    <w:rsid w:val="00B0601C"/>
    <w:rsid w:val="00B0611E"/>
    <w:rsid w:val="00B06F07"/>
    <w:rsid w:val="00B13A62"/>
    <w:rsid w:val="00B14644"/>
    <w:rsid w:val="00B14D3B"/>
    <w:rsid w:val="00B15986"/>
    <w:rsid w:val="00B16535"/>
    <w:rsid w:val="00B21090"/>
    <w:rsid w:val="00B22540"/>
    <w:rsid w:val="00B23D35"/>
    <w:rsid w:val="00B246AF"/>
    <w:rsid w:val="00B24E1E"/>
    <w:rsid w:val="00B25CFD"/>
    <w:rsid w:val="00B26F97"/>
    <w:rsid w:val="00B276CD"/>
    <w:rsid w:val="00B277C5"/>
    <w:rsid w:val="00B32E34"/>
    <w:rsid w:val="00B33566"/>
    <w:rsid w:val="00B34320"/>
    <w:rsid w:val="00B356BE"/>
    <w:rsid w:val="00B3613C"/>
    <w:rsid w:val="00B405A1"/>
    <w:rsid w:val="00B41319"/>
    <w:rsid w:val="00B43A9D"/>
    <w:rsid w:val="00B43D28"/>
    <w:rsid w:val="00B450B7"/>
    <w:rsid w:val="00B45BAA"/>
    <w:rsid w:val="00B463C9"/>
    <w:rsid w:val="00B50CF6"/>
    <w:rsid w:val="00B518C3"/>
    <w:rsid w:val="00B53EF3"/>
    <w:rsid w:val="00B56A1B"/>
    <w:rsid w:val="00B57325"/>
    <w:rsid w:val="00B608B3"/>
    <w:rsid w:val="00B61AC7"/>
    <w:rsid w:val="00B61B70"/>
    <w:rsid w:val="00B66BDE"/>
    <w:rsid w:val="00B7076A"/>
    <w:rsid w:val="00B72C45"/>
    <w:rsid w:val="00B76522"/>
    <w:rsid w:val="00B76A2C"/>
    <w:rsid w:val="00B82BD3"/>
    <w:rsid w:val="00B84484"/>
    <w:rsid w:val="00B84B23"/>
    <w:rsid w:val="00B8635B"/>
    <w:rsid w:val="00B87C2C"/>
    <w:rsid w:val="00B917A6"/>
    <w:rsid w:val="00B923A7"/>
    <w:rsid w:val="00B93577"/>
    <w:rsid w:val="00B94ACD"/>
    <w:rsid w:val="00B95D90"/>
    <w:rsid w:val="00B96123"/>
    <w:rsid w:val="00B96D7B"/>
    <w:rsid w:val="00BA0569"/>
    <w:rsid w:val="00BA3D0A"/>
    <w:rsid w:val="00BA3D38"/>
    <w:rsid w:val="00BA4817"/>
    <w:rsid w:val="00BA4829"/>
    <w:rsid w:val="00BA5521"/>
    <w:rsid w:val="00BB21E0"/>
    <w:rsid w:val="00BB5D7A"/>
    <w:rsid w:val="00BB6A15"/>
    <w:rsid w:val="00BC47EB"/>
    <w:rsid w:val="00BC4850"/>
    <w:rsid w:val="00BC5F83"/>
    <w:rsid w:val="00BC69BB"/>
    <w:rsid w:val="00BC6D90"/>
    <w:rsid w:val="00BC7290"/>
    <w:rsid w:val="00BC7D7D"/>
    <w:rsid w:val="00BD0D60"/>
    <w:rsid w:val="00BD4F14"/>
    <w:rsid w:val="00BD6D55"/>
    <w:rsid w:val="00BD7A0F"/>
    <w:rsid w:val="00BE21DC"/>
    <w:rsid w:val="00BE2CB0"/>
    <w:rsid w:val="00BE4A68"/>
    <w:rsid w:val="00BF05A7"/>
    <w:rsid w:val="00BF08E0"/>
    <w:rsid w:val="00BF2310"/>
    <w:rsid w:val="00BF3718"/>
    <w:rsid w:val="00BF379B"/>
    <w:rsid w:val="00BF470A"/>
    <w:rsid w:val="00BF5BEB"/>
    <w:rsid w:val="00BF7552"/>
    <w:rsid w:val="00BF79F0"/>
    <w:rsid w:val="00BF7B0A"/>
    <w:rsid w:val="00C029EC"/>
    <w:rsid w:val="00C03AC6"/>
    <w:rsid w:val="00C04A4D"/>
    <w:rsid w:val="00C04A72"/>
    <w:rsid w:val="00C05D0E"/>
    <w:rsid w:val="00C11A47"/>
    <w:rsid w:val="00C11A95"/>
    <w:rsid w:val="00C14589"/>
    <w:rsid w:val="00C170EE"/>
    <w:rsid w:val="00C20E3F"/>
    <w:rsid w:val="00C247E4"/>
    <w:rsid w:val="00C309F2"/>
    <w:rsid w:val="00C30A46"/>
    <w:rsid w:val="00C329D2"/>
    <w:rsid w:val="00C333B7"/>
    <w:rsid w:val="00C34D39"/>
    <w:rsid w:val="00C35767"/>
    <w:rsid w:val="00C36249"/>
    <w:rsid w:val="00C41EE7"/>
    <w:rsid w:val="00C42DAE"/>
    <w:rsid w:val="00C44517"/>
    <w:rsid w:val="00C45E18"/>
    <w:rsid w:val="00C50647"/>
    <w:rsid w:val="00C50808"/>
    <w:rsid w:val="00C5253D"/>
    <w:rsid w:val="00C53761"/>
    <w:rsid w:val="00C54231"/>
    <w:rsid w:val="00C60D98"/>
    <w:rsid w:val="00C620F1"/>
    <w:rsid w:val="00C71870"/>
    <w:rsid w:val="00C71B94"/>
    <w:rsid w:val="00C723DF"/>
    <w:rsid w:val="00C7315C"/>
    <w:rsid w:val="00C73385"/>
    <w:rsid w:val="00C75DEC"/>
    <w:rsid w:val="00C93C28"/>
    <w:rsid w:val="00C94A62"/>
    <w:rsid w:val="00CA052B"/>
    <w:rsid w:val="00CA2D54"/>
    <w:rsid w:val="00CA3777"/>
    <w:rsid w:val="00CA4C0F"/>
    <w:rsid w:val="00CA7F4F"/>
    <w:rsid w:val="00CB05AF"/>
    <w:rsid w:val="00CB3AAD"/>
    <w:rsid w:val="00CB43E1"/>
    <w:rsid w:val="00CC03D3"/>
    <w:rsid w:val="00CC239F"/>
    <w:rsid w:val="00CC2FBD"/>
    <w:rsid w:val="00CC39A5"/>
    <w:rsid w:val="00CC4567"/>
    <w:rsid w:val="00CC6F6E"/>
    <w:rsid w:val="00CC6FCD"/>
    <w:rsid w:val="00CD148E"/>
    <w:rsid w:val="00CD1601"/>
    <w:rsid w:val="00CD52F3"/>
    <w:rsid w:val="00CD696E"/>
    <w:rsid w:val="00CD7268"/>
    <w:rsid w:val="00CE0EE8"/>
    <w:rsid w:val="00CE10E0"/>
    <w:rsid w:val="00CE5A12"/>
    <w:rsid w:val="00CE5F2C"/>
    <w:rsid w:val="00CE7C86"/>
    <w:rsid w:val="00CF14AF"/>
    <w:rsid w:val="00CF32DD"/>
    <w:rsid w:val="00CF3CE1"/>
    <w:rsid w:val="00CF58E6"/>
    <w:rsid w:val="00CF7EEC"/>
    <w:rsid w:val="00D01088"/>
    <w:rsid w:val="00D01E2E"/>
    <w:rsid w:val="00D0228A"/>
    <w:rsid w:val="00D028AF"/>
    <w:rsid w:val="00D03B4C"/>
    <w:rsid w:val="00D03F53"/>
    <w:rsid w:val="00D06A64"/>
    <w:rsid w:val="00D1409D"/>
    <w:rsid w:val="00D1481E"/>
    <w:rsid w:val="00D153F1"/>
    <w:rsid w:val="00D175BF"/>
    <w:rsid w:val="00D17732"/>
    <w:rsid w:val="00D22EB5"/>
    <w:rsid w:val="00D24CE6"/>
    <w:rsid w:val="00D319AD"/>
    <w:rsid w:val="00D40764"/>
    <w:rsid w:val="00D44D4B"/>
    <w:rsid w:val="00D46D5D"/>
    <w:rsid w:val="00D50BBC"/>
    <w:rsid w:val="00D5233D"/>
    <w:rsid w:val="00D52F99"/>
    <w:rsid w:val="00D54C48"/>
    <w:rsid w:val="00D56E16"/>
    <w:rsid w:val="00D573F8"/>
    <w:rsid w:val="00D60584"/>
    <w:rsid w:val="00D64BCA"/>
    <w:rsid w:val="00D661B1"/>
    <w:rsid w:val="00D66479"/>
    <w:rsid w:val="00D702C0"/>
    <w:rsid w:val="00D709DB"/>
    <w:rsid w:val="00D70D15"/>
    <w:rsid w:val="00D71F95"/>
    <w:rsid w:val="00D724D8"/>
    <w:rsid w:val="00D74034"/>
    <w:rsid w:val="00D80F62"/>
    <w:rsid w:val="00D818FE"/>
    <w:rsid w:val="00D8397E"/>
    <w:rsid w:val="00D85898"/>
    <w:rsid w:val="00D90F9A"/>
    <w:rsid w:val="00D935ED"/>
    <w:rsid w:val="00D94502"/>
    <w:rsid w:val="00D9638A"/>
    <w:rsid w:val="00D97738"/>
    <w:rsid w:val="00DA0D3A"/>
    <w:rsid w:val="00DA140E"/>
    <w:rsid w:val="00DA18E7"/>
    <w:rsid w:val="00DA558A"/>
    <w:rsid w:val="00DA7220"/>
    <w:rsid w:val="00DB13A1"/>
    <w:rsid w:val="00DB427C"/>
    <w:rsid w:val="00DB47F2"/>
    <w:rsid w:val="00DC3EA4"/>
    <w:rsid w:val="00DC55D5"/>
    <w:rsid w:val="00DC5A21"/>
    <w:rsid w:val="00DD0566"/>
    <w:rsid w:val="00DD50ED"/>
    <w:rsid w:val="00DE0C4A"/>
    <w:rsid w:val="00DE356D"/>
    <w:rsid w:val="00DE4349"/>
    <w:rsid w:val="00DE4648"/>
    <w:rsid w:val="00DE5A15"/>
    <w:rsid w:val="00DE6833"/>
    <w:rsid w:val="00DF0223"/>
    <w:rsid w:val="00DF082C"/>
    <w:rsid w:val="00DF15F1"/>
    <w:rsid w:val="00DF1DE6"/>
    <w:rsid w:val="00DF2EB0"/>
    <w:rsid w:val="00DF33D3"/>
    <w:rsid w:val="00DF3D65"/>
    <w:rsid w:val="00DF4F47"/>
    <w:rsid w:val="00DF5B2F"/>
    <w:rsid w:val="00E0414D"/>
    <w:rsid w:val="00E04D0D"/>
    <w:rsid w:val="00E127A8"/>
    <w:rsid w:val="00E14040"/>
    <w:rsid w:val="00E1451A"/>
    <w:rsid w:val="00E16A5A"/>
    <w:rsid w:val="00E16BC7"/>
    <w:rsid w:val="00E207CA"/>
    <w:rsid w:val="00E224C3"/>
    <w:rsid w:val="00E238B8"/>
    <w:rsid w:val="00E25953"/>
    <w:rsid w:val="00E267EF"/>
    <w:rsid w:val="00E34918"/>
    <w:rsid w:val="00E46D7E"/>
    <w:rsid w:val="00E5253F"/>
    <w:rsid w:val="00E553AF"/>
    <w:rsid w:val="00E561C3"/>
    <w:rsid w:val="00E62507"/>
    <w:rsid w:val="00E6270D"/>
    <w:rsid w:val="00E62CC2"/>
    <w:rsid w:val="00E71A87"/>
    <w:rsid w:val="00E7294C"/>
    <w:rsid w:val="00E72F2C"/>
    <w:rsid w:val="00E754AD"/>
    <w:rsid w:val="00E75C26"/>
    <w:rsid w:val="00E767C8"/>
    <w:rsid w:val="00E7695E"/>
    <w:rsid w:val="00E771C7"/>
    <w:rsid w:val="00E77D7D"/>
    <w:rsid w:val="00E818F7"/>
    <w:rsid w:val="00E838EA"/>
    <w:rsid w:val="00E862A2"/>
    <w:rsid w:val="00E90422"/>
    <w:rsid w:val="00E9316A"/>
    <w:rsid w:val="00E93F3E"/>
    <w:rsid w:val="00E96B4D"/>
    <w:rsid w:val="00E96C6D"/>
    <w:rsid w:val="00E9767C"/>
    <w:rsid w:val="00EA132E"/>
    <w:rsid w:val="00EA1CBA"/>
    <w:rsid w:val="00EA475E"/>
    <w:rsid w:val="00EA5137"/>
    <w:rsid w:val="00EA5D59"/>
    <w:rsid w:val="00EA79D4"/>
    <w:rsid w:val="00EB2545"/>
    <w:rsid w:val="00EB34CD"/>
    <w:rsid w:val="00EB388C"/>
    <w:rsid w:val="00EB628E"/>
    <w:rsid w:val="00EB70F7"/>
    <w:rsid w:val="00ED170F"/>
    <w:rsid w:val="00ED5AD8"/>
    <w:rsid w:val="00ED71C6"/>
    <w:rsid w:val="00EE2907"/>
    <w:rsid w:val="00EE53A3"/>
    <w:rsid w:val="00EE5CD3"/>
    <w:rsid w:val="00EE6606"/>
    <w:rsid w:val="00EE6757"/>
    <w:rsid w:val="00EF060F"/>
    <w:rsid w:val="00EF0950"/>
    <w:rsid w:val="00EF0D4A"/>
    <w:rsid w:val="00EF2497"/>
    <w:rsid w:val="00EF3A00"/>
    <w:rsid w:val="00EF425E"/>
    <w:rsid w:val="00EF4598"/>
    <w:rsid w:val="00F00019"/>
    <w:rsid w:val="00F02621"/>
    <w:rsid w:val="00F05EE6"/>
    <w:rsid w:val="00F1012F"/>
    <w:rsid w:val="00F101D9"/>
    <w:rsid w:val="00F10354"/>
    <w:rsid w:val="00F11656"/>
    <w:rsid w:val="00F11837"/>
    <w:rsid w:val="00F12689"/>
    <w:rsid w:val="00F13EC6"/>
    <w:rsid w:val="00F17D59"/>
    <w:rsid w:val="00F226D5"/>
    <w:rsid w:val="00F254B5"/>
    <w:rsid w:val="00F254F8"/>
    <w:rsid w:val="00F269F3"/>
    <w:rsid w:val="00F271BC"/>
    <w:rsid w:val="00F27561"/>
    <w:rsid w:val="00F31DA3"/>
    <w:rsid w:val="00F35939"/>
    <w:rsid w:val="00F37830"/>
    <w:rsid w:val="00F43925"/>
    <w:rsid w:val="00F443CC"/>
    <w:rsid w:val="00F46734"/>
    <w:rsid w:val="00F47D0B"/>
    <w:rsid w:val="00F53CA3"/>
    <w:rsid w:val="00F56FE8"/>
    <w:rsid w:val="00F57A75"/>
    <w:rsid w:val="00F613A4"/>
    <w:rsid w:val="00F65FC1"/>
    <w:rsid w:val="00F67359"/>
    <w:rsid w:val="00F67FF2"/>
    <w:rsid w:val="00F710E5"/>
    <w:rsid w:val="00F73587"/>
    <w:rsid w:val="00F763C8"/>
    <w:rsid w:val="00F8107E"/>
    <w:rsid w:val="00F83EB0"/>
    <w:rsid w:val="00F85051"/>
    <w:rsid w:val="00F87F63"/>
    <w:rsid w:val="00F917DC"/>
    <w:rsid w:val="00F91C5C"/>
    <w:rsid w:val="00F95977"/>
    <w:rsid w:val="00F9675B"/>
    <w:rsid w:val="00F97970"/>
    <w:rsid w:val="00FA0DE2"/>
    <w:rsid w:val="00FA5C51"/>
    <w:rsid w:val="00FB0F54"/>
    <w:rsid w:val="00FB6734"/>
    <w:rsid w:val="00FC1E3D"/>
    <w:rsid w:val="00FC22B1"/>
    <w:rsid w:val="00FC30C2"/>
    <w:rsid w:val="00FC40C7"/>
    <w:rsid w:val="00FC4147"/>
    <w:rsid w:val="00FC46D9"/>
    <w:rsid w:val="00FC502C"/>
    <w:rsid w:val="00FC576E"/>
    <w:rsid w:val="00FC5BFA"/>
    <w:rsid w:val="00FC6908"/>
    <w:rsid w:val="00FD24B7"/>
    <w:rsid w:val="00FD5C16"/>
    <w:rsid w:val="00FE2808"/>
    <w:rsid w:val="00FE3B5C"/>
    <w:rsid w:val="00FE50BD"/>
    <w:rsid w:val="00FE632C"/>
    <w:rsid w:val="00FE7017"/>
    <w:rsid w:val="00FF05D9"/>
    <w:rsid w:val="00FF11AD"/>
    <w:rsid w:val="00FF1D80"/>
    <w:rsid w:val="00FF2ABF"/>
    <w:rsid w:val="00FF5D97"/>
    <w:rsid w:val="00FF795A"/>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E8AFBF"/>
  <w15:chartTrackingRefBased/>
  <w15:docId w15:val="{93BE1093-3859-AA44-BC33-6F0ACE8D2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87DF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87DF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87DF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87DF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87DF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87DF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87DF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87DF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87DF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7DF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87DF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87DF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87DF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87DF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87D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87D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87D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87DF4"/>
    <w:rPr>
      <w:rFonts w:eastAsiaTheme="majorEastAsia" w:cstheme="majorBidi"/>
      <w:color w:val="272727" w:themeColor="text1" w:themeTint="D8"/>
    </w:rPr>
  </w:style>
  <w:style w:type="paragraph" w:styleId="Title">
    <w:name w:val="Title"/>
    <w:basedOn w:val="Normal"/>
    <w:next w:val="Normal"/>
    <w:link w:val="TitleChar"/>
    <w:uiPriority w:val="10"/>
    <w:qFormat/>
    <w:rsid w:val="00987DF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7D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87DF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87D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87DF4"/>
    <w:pPr>
      <w:spacing w:before="160"/>
      <w:jc w:val="center"/>
    </w:pPr>
    <w:rPr>
      <w:i/>
      <w:iCs/>
      <w:color w:val="404040" w:themeColor="text1" w:themeTint="BF"/>
    </w:rPr>
  </w:style>
  <w:style w:type="character" w:customStyle="1" w:styleId="QuoteChar">
    <w:name w:val="Quote Char"/>
    <w:basedOn w:val="DefaultParagraphFont"/>
    <w:link w:val="Quote"/>
    <w:uiPriority w:val="29"/>
    <w:rsid w:val="00987DF4"/>
    <w:rPr>
      <w:i/>
      <w:iCs/>
      <w:color w:val="404040" w:themeColor="text1" w:themeTint="BF"/>
    </w:rPr>
  </w:style>
  <w:style w:type="paragraph" w:styleId="ListParagraph">
    <w:name w:val="List Paragraph"/>
    <w:basedOn w:val="Normal"/>
    <w:uiPriority w:val="34"/>
    <w:qFormat/>
    <w:rsid w:val="00987DF4"/>
    <w:pPr>
      <w:ind w:left="720"/>
      <w:contextualSpacing/>
    </w:pPr>
  </w:style>
  <w:style w:type="character" w:styleId="IntenseEmphasis">
    <w:name w:val="Intense Emphasis"/>
    <w:basedOn w:val="DefaultParagraphFont"/>
    <w:uiPriority w:val="21"/>
    <w:qFormat/>
    <w:rsid w:val="00987DF4"/>
    <w:rPr>
      <w:i/>
      <w:iCs/>
      <w:color w:val="0F4761" w:themeColor="accent1" w:themeShade="BF"/>
    </w:rPr>
  </w:style>
  <w:style w:type="paragraph" w:styleId="IntenseQuote">
    <w:name w:val="Intense Quote"/>
    <w:basedOn w:val="Normal"/>
    <w:next w:val="Normal"/>
    <w:link w:val="IntenseQuoteChar"/>
    <w:uiPriority w:val="30"/>
    <w:qFormat/>
    <w:rsid w:val="00987DF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87DF4"/>
    <w:rPr>
      <w:i/>
      <w:iCs/>
      <w:color w:val="0F4761" w:themeColor="accent1" w:themeShade="BF"/>
    </w:rPr>
  </w:style>
  <w:style w:type="character" w:styleId="IntenseReference">
    <w:name w:val="Intense Reference"/>
    <w:basedOn w:val="DefaultParagraphFont"/>
    <w:uiPriority w:val="32"/>
    <w:qFormat/>
    <w:rsid w:val="00987DF4"/>
    <w:rPr>
      <w:b/>
      <w:bCs/>
      <w:smallCaps/>
      <w:color w:val="0F4761" w:themeColor="accent1" w:themeShade="BF"/>
      <w:spacing w:val="5"/>
    </w:rPr>
  </w:style>
  <w:style w:type="character" w:styleId="CommentReference">
    <w:name w:val="annotation reference"/>
    <w:basedOn w:val="DefaultParagraphFont"/>
    <w:uiPriority w:val="99"/>
    <w:semiHidden/>
    <w:unhideWhenUsed/>
    <w:rsid w:val="00084EED"/>
    <w:rPr>
      <w:sz w:val="16"/>
      <w:szCs w:val="16"/>
    </w:rPr>
  </w:style>
  <w:style w:type="paragraph" w:styleId="CommentText">
    <w:name w:val="annotation text"/>
    <w:basedOn w:val="Normal"/>
    <w:link w:val="CommentTextChar"/>
    <w:uiPriority w:val="99"/>
    <w:unhideWhenUsed/>
    <w:rsid w:val="00084EED"/>
    <w:pPr>
      <w:spacing w:line="240" w:lineRule="auto"/>
    </w:pPr>
    <w:rPr>
      <w:sz w:val="20"/>
      <w:szCs w:val="20"/>
    </w:rPr>
  </w:style>
  <w:style w:type="character" w:customStyle="1" w:styleId="CommentTextChar">
    <w:name w:val="Comment Text Char"/>
    <w:basedOn w:val="DefaultParagraphFont"/>
    <w:link w:val="CommentText"/>
    <w:uiPriority w:val="99"/>
    <w:rsid w:val="00084EED"/>
    <w:rPr>
      <w:sz w:val="20"/>
      <w:szCs w:val="20"/>
    </w:rPr>
  </w:style>
  <w:style w:type="paragraph" w:styleId="CommentSubject">
    <w:name w:val="annotation subject"/>
    <w:basedOn w:val="CommentText"/>
    <w:next w:val="CommentText"/>
    <w:link w:val="CommentSubjectChar"/>
    <w:uiPriority w:val="99"/>
    <w:semiHidden/>
    <w:unhideWhenUsed/>
    <w:rsid w:val="00084EED"/>
    <w:rPr>
      <w:b/>
      <w:bCs/>
    </w:rPr>
  </w:style>
  <w:style w:type="character" w:customStyle="1" w:styleId="CommentSubjectChar">
    <w:name w:val="Comment Subject Char"/>
    <w:basedOn w:val="CommentTextChar"/>
    <w:link w:val="CommentSubject"/>
    <w:uiPriority w:val="99"/>
    <w:semiHidden/>
    <w:rsid w:val="00084EED"/>
    <w:rPr>
      <w:b/>
      <w:bCs/>
      <w:sz w:val="20"/>
      <w:szCs w:val="20"/>
    </w:rPr>
  </w:style>
  <w:style w:type="character" w:styleId="Hyperlink">
    <w:name w:val="Hyperlink"/>
    <w:basedOn w:val="DefaultParagraphFont"/>
    <w:uiPriority w:val="99"/>
    <w:unhideWhenUsed/>
    <w:rsid w:val="008B002A"/>
    <w:rPr>
      <w:color w:val="467886" w:themeColor="hyperlink"/>
      <w:u w:val="single"/>
    </w:rPr>
  </w:style>
  <w:style w:type="character" w:styleId="UnresolvedMention">
    <w:name w:val="Unresolved Mention"/>
    <w:basedOn w:val="DefaultParagraphFont"/>
    <w:uiPriority w:val="99"/>
    <w:semiHidden/>
    <w:unhideWhenUsed/>
    <w:rsid w:val="008B002A"/>
    <w:rPr>
      <w:color w:val="605E5C"/>
      <w:shd w:val="clear" w:color="auto" w:fill="E1DFDD"/>
    </w:rPr>
  </w:style>
  <w:style w:type="paragraph" w:styleId="Revision">
    <w:name w:val="Revision"/>
    <w:hidden/>
    <w:uiPriority w:val="99"/>
    <w:semiHidden/>
    <w:rsid w:val="0040092F"/>
    <w:pPr>
      <w:spacing w:after="0" w:line="240" w:lineRule="auto"/>
    </w:pPr>
  </w:style>
  <w:style w:type="paragraph" w:customStyle="1" w:styleId="EndNoteBibliographyTitle">
    <w:name w:val="EndNote Bibliography Title"/>
    <w:basedOn w:val="Normal"/>
    <w:link w:val="EndNoteBibliographyTitleChar"/>
    <w:rsid w:val="00825C24"/>
    <w:pPr>
      <w:spacing w:after="0"/>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825C24"/>
    <w:rPr>
      <w:rFonts w:ascii="Aptos" w:hAnsi="Aptos"/>
      <w:lang w:val="en-US"/>
    </w:rPr>
  </w:style>
  <w:style w:type="paragraph" w:customStyle="1" w:styleId="EndNoteBibliography">
    <w:name w:val="EndNote Bibliography"/>
    <w:basedOn w:val="Normal"/>
    <w:link w:val="EndNoteBibliographyChar"/>
    <w:rsid w:val="00825C24"/>
    <w:pPr>
      <w:spacing w:line="240" w:lineRule="auto"/>
    </w:pPr>
    <w:rPr>
      <w:rFonts w:ascii="Aptos" w:hAnsi="Aptos"/>
      <w:lang w:val="en-US"/>
    </w:rPr>
  </w:style>
  <w:style w:type="character" w:customStyle="1" w:styleId="EndNoteBibliographyChar">
    <w:name w:val="EndNote Bibliography Char"/>
    <w:basedOn w:val="DefaultParagraphFont"/>
    <w:link w:val="EndNoteBibliography"/>
    <w:rsid w:val="00825C24"/>
    <w:rPr>
      <w:rFonts w:ascii="Aptos" w:hAnsi="Apto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ada.ca/en/health-canada/services/publications/health-system-services/annual-report-medical-assistance-dying-2023.html" TargetMode="External"/><Relationship Id="rId3" Type="http://schemas.openxmlformats.org/officeDocument/2006/relationships/settings" Target="settings.xml"/><Relationship Id="rId7" Type="http://schemas.openxmlformats.org/officeDocument/2006/relationships/hyperlink" Target="mailto:jdownar@toh.c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990</Words>
  <Characters>17049</Characters>
  <Application>Microsoft Office Word</Application>
  <DocSecurity>0</DocSecurity>
  <Lines>142</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Downar</dc:creator>
  <cp:keywords/>
  <dc:description/>
  <cp:lastModifiedBy>Preston, Nancy</cp:lastModifiedBy>
  <cp:revision>2</cp:revision>
  <dcterms:created xsi:type="dcterms:W3CDTF">2025-09-05T08:35:00Z</dcterms:created>
  <dcterms:modified xsi:type="dcterms:W3CDTF">2025-09-05T08:35:00Z</dcterms:modified>
</cp:coreProperties>
</file>